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1867" w:rsidRPr="007230C3" w:rsidRDefault="007230C3" w:rsidP="008F3FA3">
      <w:pPr>
        <w:spacing w:after="0" w:line="240" w:lineRule="auto"/>
        <w:contextualSpacing/>
        <w:jc w:val="center"/>
        <w:rPr>
          <w:rFonts w:ascii="Times New Roman" w:hAnsi="Times New Roman" w:cs="Times New Roman"/>
          <w:b/>
          <w:sz w:val="28"/>
          <w:szCs w:val="28"/>
        </w:rPr>
      </w:pPr>
      <w:r w:rsidRPr="007230C3">
        <w:rPr>
          <w:rFonts w:ascii="Times New Roman" w:hAnsi="Times New Roman" w:cs="Times New Roman"/>
          <w:b/>
          <w:sz w:val="28"/>
          <w:szCs w:val="28"/>
        </w:rPr>
        <w:t>MEMAHAMI</w:t>
      </w:r>
      <w:r w:rsidR="008F3FA3" w:rsidRPr="007230C3">
        <w:rPr>
          <w:rFonts w:ascii="Times New Roman" w:hAnsi="Times New Roman" w:cs="Times New Roman"/>
          <w:b/>
          <w:sz w:val="28"/>
          <w:szCs w:val="28"/>
        </w:rPr>
        <w:t xml:space="preserve"> FAKSIONALISME SEBAGAI UNSUR INHEREN BAGI DINAMIKA PARTAI POLITIK</w:t>
      </w:r>
    </w:p>
    <w:p w:rsidR="004A1867" w:rsidRPr="0095734E" w:rsidRDefault="004A1867" w:rsidP="008F3FA3">
      <w:pPr>
        <w:spacing w:after="0" w:line="240" w:lineRule="auto"/>
        <w:contextualSpacing/>
        <w:jc w:val="both"/>
        <w:rPr>
          <w:rFonts w:ascii="Times New Roman" w:hAnsi="Times New Roman" w:cs="Times New Roman"/>
          <w:sz w:val="24"/>
          <w:szCs w:val="24"/>
        </w:rPr>
      </w:pPr>
    </w:p>
    <w:p w:rsidR="004A1867" w:rsidRDefault="004A1867" w:rsidP="008F3FA3">
      <w:pPr>
        <w:spacing w:after="0" w:line="240" w:lineRule="auto"/>
        <w:contextualSpacing/>
        <w:jc w:val="center"/>
        <w:rPr>
          <w:rFonts w:ascii="Times New Roman" w:hAnsi="Times New Roman" w:cs="Times New Roman"/>
          <w:b/>
          <w:sz w:val="24"/>
          <w:szCs w:val="24"/>
          <w:vertAlign w:val="superscript"/>
        </w:rPr>
      </w:pPr>
      <w:r w:rsidRPr="0095734E">
        <w:rPr>
          <w:rFonts w:ascii="Times New Roman" w:hAnsi="Times New Roman" w:cs="Times New Roman"/>
          <w:b/>
          <w:sz w:val="24"/>
          <w:szCs w:val="24"/>
        </w:rPr>
        <w:t>Aprilianto Satria Pratama</w:t>
      </w:r>
      <w:r w:rsidR="008F3FA3" w:rsidRPr="008F3FA3">
        <w:rPr>
          <w:rFonts w:ascii="Times New Roman" w:hAnsi="Times New Roman" w:cs="Times New Roman"/>
          <w:b/>
          <w:sz w:val="24"/>
          <w:szCs w:val="24"/>
          <w:vertAlign w:val="superscript"/>
        </w:rPr>
        <w:t>1</w:t>
      </w:r>
    </w:p>
    <w:p w:rsidR="008F3FA3" w:rsidRDefault="008F3FA3" w:rsidP="008F3FA3">
      <w:pPr>
        <w:spacing w:after="0" w:line="240" w:lineRule="auto"/>
        <w:contextualSpacing/>
        <w:jc w:val="center"/>
        <w:rPr>
          <w:rFonts w:ascii="Times New Roman" w:hAnsi="Times New Roman" w:cs="Times New Roman"/>
          <w:sz w:val="24"/>
          <w:szCs w:val="24"/>
        </w:rPr>
      </w:pPr>
      <w:r w:rsidRPr="008F3FA3">
        <w:rPr>
          <w:rFonts w:ascii="Times New Roman" w:hAnsi="Times New Roman" w:cs="Times New Roman"/>
          <w:sz w:val="24"/>
          <w:szCs w:val="24"/>
          <w:vertAlign w:val="superscript"/>
        </w:rPr>
        <w:t>1</w:t>
      </w:r>
      <w:r>
        <w:rPr>
          <w:rFonts w:ascii="Times New Roman" w:hAnsi="Times New Roman" w:cs="Times New Roman"/>
          <w:sz w:val="24"/>
          <w:szCs w:val="24"/>
        </w:rPr>
        <w:t>Mahasiswa Program Studi S2 Politik dan Pemerintahan</w:t>
      </w:r>
    </w:p>
    <w:p w:rsidR="008F3FA3" w:rsidRDefault="008F3FA3" w:rsidP="008F3FA3">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Universitas Gadjah Mada Yogyakarta.</w:t>
      </w:r>
    </w:p>
    <w:p w:rsidR="008F3FA3" w:rsidRPr="008F3FA3" w:rsidRDefault="008F3FA3" w:rsidP="008F3FA3">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Email : aprilsatriapratama@mail.ugm.ac.id</w:t>
      </w:r>
    </w:p>
    <w:p w:rsidR="004A1867" w:rsidRPr="0095734E" w:rsidRDefault="004A1867" w:rsidP="008F3FA3">
      <w:pPr>
        <w:spacing w:after="0" w:line="240" w:lineRule="auto"/>
        <w:contextualSpacing/>
        <w:jc w:val="both"/>
        <w:rPr>
          <w:rFonts w:ascii="Times New Roman" w:hAnsi="Times New Roman" w:cs="Times New Roman"/>
          <w:b/>
          <w:sz w:val="24"/>
          <w:szCs w:val="24"/>
        </w:rPr>
      </w:pPr>
    </w:p>
    <w:p w:rsidR="004A1867" w:rsidRPr="0095734E" w:rsidRDefault="008F3FA3"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b/>
          <w:sz w:val="24"/>
          <w:szCs w:val="24"/>
        </w:rPr>
        <w:t xml:space="preserve">Abstrak. </w:t>
      </w:r>
      <w:r w:rsidR="004A1867" w:rsidRPr="0095734E">
        <w:rPr>
          <w:rFonts w:ascii="Times New Roman" w:hAnsi="Times New Roman" w:cs="Times New Roman"/>
          <w:sz w:val="24"/>
          <w:szCs w:val="24"/>
        </w:rPr>
        <w:t xml:space="preserve">Tidak </w:t>
      </w:r>
      <w:r w:rsidR="004A1867">
        <w:rPr>
          <w:rFonts w:ascii="Times New Roman" w:hAnsi="Times New Roman" w:cs="Times New Roman"/>
          <w:sz w:val="24"/>
          <w:szCs w:val="24"/>
        </w:rPr>
        <w:t>diundangnya Ganjar Pranowo ke</w:t>
      </w:r>
      <w:r w:rsidR="004A1867" w:rsidRPr="0095734E">
        <w:rPr>
          <w:rFonts w:ascii="Times New Roman" w:hAnsi="Times New Roman" w:cs="Times New Roman"/>
          <w:sz w:val="24"/>
          <w:szCs w:val="24"/>
        </w:rPr>
        <w:t xml:space="preserve"> acara resmi Partai Demokrasi Indonesia Perjuangan (PDIP) di Semarang, Jawa Tengah</w:t>
      </w:r>
      <w:r w:rsidR="004A1867">
        <w:rPr>
          <w:rFonts w:ascii="Times New Roman" w:hAnsi="Times New Roman" w:cs="Times New Roman"/>
          <w:sz w:val="24"/>
          <w:szCs w:val="24"/>
        </w:rPr>
        <w:t xml:space="preserve"> (Jateng)</w:t>
      </w:r>
      <w:r w:rsidR="004A1867" w:rsidRPr="0095734E">
        <w:rPr>
          <w:rFonts w:ascii="Times New Roman" w:hAnsi="Times New Roman" w:cs="Times New Roman"/>
          <w:sz w:val="24"/>
          <w:szCs w:val="24"/>
        </w:rPr>
        <w:t xml:space="preserve">, pada 22 Mei 2021 dan </w:t>
      </w:r>
      <w:r w:rsidR="004A1867">
        <w:rPr>
          <w:rFonts w:ascii="Times New Roman" w:hAnsi="Times New Roman" w:cs="Times New Roman"/>
          <w:sz w:val="24"/>
          <w:szCs w:val="24"/>
        </w:rPr>
        <w:t xml:space="preserve">ilegalitas </w:t>
      </w:r>
      <w:r w:rsidR="004A1867" w:rsidRPr="0095734E">
        <w:rPr>
          <w:rFonts w:ascii="Times New Roman" w:hAnsi="Times New Roman" w:cs="Times New Roman"/>
          <w:sz w:val="24"/>
          <w:szCs w:val="24"/>
        </w:rPr>
        <w:t>peny</w:t>
      </w:r>
      <w:r w:rsidR="004A1867">
        <w:rPr>
          <w:rFonts w:ascii="Times New Roman" w:hAnsi="Times New Roman" w:cs="Times New Roman"/>
          <w:sz w:val="24"/>
          <w:szCs w:val="24"/>
        </w:rPr>
        <w:t>elenggaraan Kongres Luar Biasa Partai Demokrat</w:t>
      </w:r>
      <w:r w:rsidR="004A1867" w:rsidRPr="0095734E">
        <w:rPr>
          <w:rFonts w:ascii="Times New Roman" w:hAnsi="Times New Roman" w:cs="Times New Roman"/>
          <w:sz w:val="24"/>
          <w:szCs w:val="24"/>
        </w:rPr>
        <w:t xml:space="preserve"> di Deli Serdang</w:t>
      </w:r>
      <w:r w:rsidR="004A1867">
        <w:rPr>
          <w:rFonts w:ascii="Times New Roman" w:hAnsi="Times New Roman" w:cs="Times New Roman"/>
          <w:sz w:val="24"/>
          <w:szCs w:val="24"/>
        </w:rPr>
        <w:t xml:space="preserve"> (KLB-DS)</w:t>
      </w:r>
      <w:r w:rsidR="004A1867" w:rsidRPr="0095734E">
        <w:rPr>
          <w:rFonts w:ascii="Times New Roman" w:hAnsi="Times New Roman" w:cs="Times New Roman"/>
          <w:sz w:val="24"/>
          <w:szCs w:val="24"/>
        </w:rPr>
        <w:t>, Sumatera Utara, pada 5 Maret</w:t>
      </w:r>
      <w:r w:rsidR="004A1867">
        <w:rPr>
          <w:rFonts w:ascii="Times New Roman" w:hAnsi="Times New Roman" w:cs="Times New Roman"/>
          <w:sz w:val="24"/>
          <w:szCs w:val="24"/>
        </w:rPr>
        <w:t xml:space="preserve"> 2021 semakin mengukuhkan peran</w:t>
      </w:r>
      <w:r w:rsidR="004A1867" w:rsidRPr="0095734E">
        <w:rPr>
          <w:rFonts w:ascii="Times New Roman" w:hAnsi="Times New Roman" w:cs="Times New Roman"/>
          <w:sz w:val="24"/>
          <w:szCs w:val="24"/>
        </w:rPr>
        <w:t xml:space="preserve"> faksionalisme sebagai unit </w:t>
      </w:r>
      <w:r w:rsidR="004A1867">
        <w:rPr>
          <w:rFonts w:ascii="Times New Roman" w:hAnsi="Times New Roman" w:cs="Times New Roman"/>
          <w:sz w:val="24"/>
          <w:szCs w:val="24"/>
        </w:rPr>
        <w:t>analisis yang inheren bagi</w:t>
      </w:r>
      <w:r w:rsidR="004A1867" w:rsidRPr="0095734E">
        <w:rPr>
          <w:rFonts w:ascii="Times New Roman" w:hAnsi="Times New Roman" w:cs="Times New Roman"/>
          <w:sz w:val="24"/>
          <w:szCs w:val="24"/>
        </w:rPr>
        <w:t xml:space="preserve"> kajian </w:t>
      </w:r>
      <w:r w:rsidR="004A1867">
        <w:rPr>
          <w:rFonts w:ascii="Times New Roman" w:hAnsi="Times New Roman" w:cs="Times New Roman"/>
          <w:sz w:val="24"/>
          <w:szCs w:val="24"/>
        </w:rPr>
        <w:t>partai politik dan elektoral</w:t>
      </w:r>
      <w:r w:rsidR="004A1867" w:rsidRPr="0095734E">
        <w:rPr>
          <w:rFonts w:ascii="Times New Roman" w:hAnsi="Times New Roman" w:cs="Times New Roman"/>
          <w:sz w:val="24"/>
          <w:szCs w:val="24"/>
        </w:rPr>
        <w:t xml:space="preserve">. Dengan mengajukan </w:t>
      </w:r>
      <w:r w:rsidR="004A1867">
        <w:rPr>
          <w:rFonts w:ascii="Times New Roman" w:hAnsi="Times New Roman" w:cs="Times New Roman"/>
          <w:sz w:val="24"/>
          <w:szCs w:val="24"/>
        </w:rPr>
        <w:t>‘</w:t>
      </w:r>
      <w:r w:rsidR="004A1867" w:rsidRPr="0095734E">
        <w:rPr>
          <w:rFonts w:ascii="Times New Roman" w:hAnsi="Times New Roman" w:cs="Times New Roman"/>
          <w:sz w:val="24"/>
          <w:szCs w:val="24"/>
        </w:rPr>
        <w:t xml:space="preserve">bagaimana faksionalisme </w:t>
      </w:r>
      <w:r w:rsidR="004A1867">
        <w:rPr>
          <w:rFonts w:ascii="Times New Roman" w:hAnsi="Times New Roman" w:cs="Times New Roman"/>
          <w:sz w:val="24"/>
          <w:szCs w:val="24"/>
        </w:rPr>
        <w:t>muncul dan mempengaruhi partai politik’</w:t>
      </w:r>
      <w:r w:rsidR="004A1867" w:rsidRPr="0095734E">
        <w:rPr>
          <w:rFonts w:ascii="Times New Roman" w:hAnsi="Times New Roman" w:cs="Times New Roman"/>
          <w:sz w:val="24"/>
          <w:szCs w:val="24"/>
        </w:rPr>
        <w:t xml:space="preserve"> sebagai rumusan masalah, penelitian ini berupaya untuk menunjukkan</w:t>
      </w:r>
      <w:r w:rsidR="004A1867">
        <w:rPr>
          <w:rFonts w:ascii="Times New Roman" w:hAnsi="Times New Roman" w:cs="Times New Roman"/>
          <w:sz w:val="24"/>
          <w:szCs w:val="24"/>
        </w:rPr>
        <w:t xml:space="preserve"> proses kemunculan, cara kerja sekaligus</w:t>
      </w:r>
      <w:r w:rsidR="004A1867" w:rsidRPr="0095734E">
        <w:rPr>
          <w:rFonts w:ascii="Times New Roman" w:hAnsi="Times New Roman" w:cs="Times New Roman"/>
          <w:sz w:val="24"/>
          <w:szCs w:val="24"/>
        </w:rPr>
        <w:t xml:space="preserve"> konsekuensi-konsekuensi faksionalisme bagi partai politik. Penelitian ini meminjam kerangka berpikir </w:t>
      </w:r>
      <w:r w:rsidR="004A1867">
        <w:rPr>
          <w:rFonts w:ascii="Times New Roman" w:hAnsi="Times New Roman" w:cs="Times New Roman"/>
          <w:sz w:val="24"/>
          <w:szCs w:val="24"/>
        </w:rPr>
        <w:t>V.O. Junior-Zariski</w:t>
      </w:r>
      <w:r w:rsidR="004A1867" w:rsidRPr="0095734E">
        <w:rPr>
          <w:rFonts w:ascii="Times New Roman" w:hAnsi="Times New Roman" w:cs="Times New Roman"/>
          <w:sz w:val="24"/>
          <w:szCs w:val="24"/>
        </w:rPr>
        <w:t xml:space="preserve"> dan metode penelitian studi kasus dengan </w:t>
      </w:r>
      <w:r w:rsidR="004A1867" w:rsidRPr="0095734E">
        <w:rPr>
          <w:rFonts w:ascii="Times New Roman" w:hAnsi="Times New Roman" w:cs="Times New Roman"/>
          <w:i/>
          <w:sz w:val="24"/>
          <w:szCs w:val="24"/>
        </w:rPr>
        <w:t xml:space="preserve">literature review </w:t>
      </w:r>
      <w:r w:rsidR="004A1867" w:rsidRPr="0095734E">
        <w:rPr>
          <w:rFonts w:ascii="Times New Roman" w:hAnsi="Times New Roman" w:cs="Times New Roman"/>
          <w:sz w:val="24"/>
          <w:szCs w:val="24"/>
        </w:rPr>
        <w:t xml:space="preserve">sebagai teknik pengambilan data dominan untuk mengungkap realitas yang terjadi. Penelitian ini lantas sampai pada beberapa temuan. </w:t>
      </w:r>
      <w:r w:rsidR="004A1867" w:rsidRPr="0095734E">
        <w:rPr>
          <w:rFonts w:ascii="Times New Roman" w:hAnsi="Times New Roman" w:cs="Times New Roman"/>
          <w:i/>
          <w:sz w:val="24"/>
          <w:szCs w:val="24"/>
        </w:rPr>
        <w:t>Pertama,</w:t>
      </w:r>
      <w:r w:rsidR="004A1867">
        <w:rPr>
          <w:rFonts w:ascii="Times New Roman" w:hAnsi="Times New Roman" w:cs="Times New Roman"/>
          <w:i/>
          <w:sz w:val="24"/>
          <w:szCs w:val="24"/>
        </w:rPr>
        <w:t xml:space="preserve"> </w:t>
      </w:r>
      <w:r w:rsidR="004A1867" w:rsidRPr="0095734E">
        <w:rPr>
          <w:rFonts w:ascii="Times New Roman" w:hAnsi="Times New Roman" w:cs="Times New Roman"/>
          <w:sz w:val="24"/>
          <w:szCs w:val="24"/>
        </w:rPr>
        <w:t xml:space="preserve">bahwa faksionalisme </w:t>
      </w:r>
      <w:r w:rsidR="004A1867">
        <w:rPr>
          <w:rFonts w:ascii="Times New Roman" w:hAnsi="Times New Roman" w:cs="Times New Roman"/>
          <w:sz w:val="24"/>
          <w:szCs w:val="24"/>
        </w:rPr>
        <w:t xml:space="preserve">bisa diproduksi oleh aktor-aktor </w:t>
      </w:r>
      <w:r w:rsidR="004A1867" w:rsidRPr="0095734E">
        <w:rPr>
          <w:rFonts w:ascii="Times New Roman" w:hAnsi="Times New Roman" w:cs="Times New Roman"/>
          <w:sz w:val="24"/>
          <w:szCs w:val="24"/>
        </w:rPr>
        <w:t>internal dan eksternal</w:t>
      </w:r>
      <w:r w:rsidR="004A1867">
        <w:rPr>
          <w:rFonts w:ascii="Times New Roman" w:hAnsi="Times New Roman" w:cs="Times New Roman"/>
          <w:sz w:val="24"/>
          <w:szCs w:val="24"/>
        </w:rPr>
        <w:t>, meski awal mula konflik akan selalu berasal dari sumber internal</w:t>
      </w:r>
      <w:r w:rsidR="004A1867" w:rsidRPr="0095734E">
        <w:rPr>
          <w:rFonts w:ascii="Times New Roman" w:hAnsi="Times New Roman" w:cs="Times New Roman"/>
          <w:sz w:val="24"/>
          <w:szCs w:val="24"/>
        </w:rPr>
        <w:t xml:space="preserve">. </w:t>
      </w:r>
      <w:r w:rsidR="004A1867" w:rsidRPr="0095734E">
        <w:rPr>
          <w:rFonts w:ascii="Times New Roman" w:hAnsi="Times New Roman" w:cs="Times New Roman"/>
          <w:i/>
          <w:sz w:val="24"/>
          <w:szCs w:val="24"/>
        </w:rPr>
        <w:t xml:space="preserve">Kedua, </w:t>
      </w:r>
      <w:r w:rsidR="004A1867">
        <w:rPr>
          <w:rFonts w:ascii="Times New Roman" w:hAnsi="Times New Roman" w:cs="Times New Roman"/>
          <w:sz w:val="24"/>
          <w:szCs w:val="24"/>
        </w:rPr>
        <w:t xml:space="preserve">meski faksionalisme lekat dengan </w:t>
      </w:r>
      <w:r w:rsidR="004A1867" w:rsidRPr="0095734E">
        <w:rPr>
          <w:rFonts w:ascii="Times New Roman" w:hAnsi="Times New Roman" w:cs="Times New Roman"/>
          <w:sz w:val="24"/>
          <w:szCs w:val="24"/>
        </w:rPr>
        <w:t>nuansa konfliktual</w:t>
      </w:r>
      <w:r w:rsidR="004A1867">
        <w:rPr>
          <w:rFonts w:ascii="Times New Roman" w:hAnsi="Times New Roman" w:cs="Times New Roman"/>
          <w:sz w:val="24"/>
          <w:szCs w:val="24"/>
        </w:rPr>
        <w:t xml:space="preserve"> yang merugikan</w:t>
      </w:r>
      <w:r w:rsidR="004A1867" w:rsidRPr="0095734E">
        <w:rPr>
          <w:rFonts w:ascii="Times New Roman" w:hAnsi="Times New Roman" w:cs="Times New Roman"/>
          <w:sz w:val="24"/>
          <w:szCs w:val="24"/>
        </w:rPr>
        <w:t xml:space="preserve">, namun demikian, ternyata faksionalisme juga </w:t>
      </w:r>
      <w:r w:rsidR="004A1867">
        <w:rPr>
          <w:rFonts w:ascii="Times New Roman" w:hAnsi="Times New Roman" w:cs="Times New Roman"/>
          <w:sz w:val="24"/>
          <w:szCs w:val="24"/>
        </w:rPr>
        <w:t>memproduksi</w:t>
      </w:r>
      <w:r w:rsidR="004A1867" w:rsidRPr="0095734E">
        <w:rPr>
          <w:rFonts w:ascii="Times New Roman" w:hAnsi="Times New Roman" w:cs="Times New Roman"/>
          <w:sz w:val="24"/>
          <w:szCs w:val="24"/>
        </w:rPr>
        <w:t xml:space="preserve"> keuntungan. </w:t>
      </w:r>
      <w:r w:rsidR="004A1867" w:rsidRPr="0095734E">
        <w:rPr>
          <w:rFonts w:ascii="Times New Roman" w:hAnsi="Times New Roman" w:cs="Times New Roman"/>
          <w:i/>
          <w:sz w:val="24"/>
          <w:szCs w:val="24"/>
        </w:rPr>
        <w:t xml:space="preserve">Ketiga, </w:t>
      </w:r>
      <w:r w:rsidR="004A1867" w:rsidRPr="0095734E">
        <w:rPr>
          <w:rFonts w:ascii="Times New Roman" w:hAnsi="Times New Roman" w:cs="Times New Roman"/>
          <w:sz w:val="24"/>
          <w:szCs w:val="24"/>
        </w:rPr>
        <w:t>bahwa penyebab faksionalisme masih disorot secara lebih dominan dari sudut pandang konflik personal, bukan</w:t>
      </w:r>
      <w:r w:rsidR="004A1867">
        <w:rPr>
          <w:rFonts w:ascii="Times New Roman" w:hAnsi="Times New Roman" w:cs="Times New Roman"/>
          <w:sz w:val="24"/>
          <w:szCs w:val="24"/>
        </w:rPr>
        <w:t xml:space="preserve"> </w:t>
      </w:r>
      <w:r w:rsidR="004A1867" w:rsidRPr="0095734E">
        <w:rPr>
          <w:rFonts w:ascii="Times New Roman" w:hAnsi="Times New Roman" w:cs="Times New Roman"/>
          <w:sz w:val="24"/>
          <w:szCs w:val="24"/>
        </w:rPr>
        <w:t xml:space="preserve">kegagalan institusional. </w:t>
      </w:r>
    </w:p>
    <w:p w:rsidR="004A1867" w:rsidRPr="0095734E" w:rsidRDefault="004A1867" w:rsidP="008F3FA3">
      <w:pPr>
        <w:spacing w:after="0" w:line="240" w:lineRule="auto"/>
        <w:contextualSpacing/>
        <w:jc w:val="both"/>
        <w:rPr>
          <w:rFonts w:ascii="Times New Roman" w:hAnsi="Times New Roman" w:cs="Times New Roman"/>
          <w:sz w:val="24"/>
          <w:szCs w:val="24"/>
        </w:rPr>
      </w:pPr>
    </w:p>
    <w:p w:rsidR="004A1867" w:rsidRDefault="004A1867" w:rsidP="008F3FA3">
      <w:pPr>
        <w:spacing w:after="0" w:line="240" w:lineRule="auto"/>
        <w:contextualSpacing/>
        <w:rPr>
          <w:rFonts w:ascii="Times New Roman" w:hAnsi="Times New Roman" w:cs="Times New Roman"/>
          <w:sz w:val="24"/>
          <w:szCs w:val="24"/>
        </w:rPr>
      </w:pPr>
      <w:r w:rsidRPr="0095734E">
        <w:rPr>
          <w:rFonts w:ascii="Times New Roman" w:hAnsi="Times New Roman" w:cs="Times New Roman"/>
          <w:sz w:val="24"/>
          <w:szCs w:val="24"/>
        </w:rPr>
        <w:t>Kata</w:t>
      </w:r>
      <w:r w:rsidR="008F3FA3">
        <w:rPr>
          <w:rFonts w:ascii="Times New Roman" w:hAnsi="Times New Roman" w:cs="Times New Roman"/>
          <w:sz w:val="24"/>
          <w:szCs w:val="24"/>
        </w:rPr>
        <w:t xml:space="preserve"> Kunci : faksionalisme; konflik;</w:t>
      </w:r>
      <w:r>
        <w:rPr>
          <w:rFonts w:ascii="Times New Roman" w:hAnsi="Times New Roman" w:cs="Times New Roman"/>
          <w:sz w:val="24"/>
          <w:szCs w:val="24"/>
        </w:rPr>
        <w:t xml:space="preserve"> PDIP</w:t>
      </w:r>
      <w:r w:rsidR="008F3FA3">
        <w:rPr>
          <w:rFonts w:ascii="Times New Roman" w:hAnsi="Times New Roman" w:cs="Times New Roman"/>
          <w:sz w:val="24"/>
          <w:szCs w:val="24"/>
        </w:rPr>
        <w:t>;</w:t>
      </w:r>
      <w:r w:rsidRPr="0095734E">
        <w:rPr>
          <w:rFonts w:ascii="Times New Roman" w:hAnsi="Times New Roman" w:cs="Times New Roman"/>
          <w:sz w:val="24"/>
          <w:szCs w:val="24"/>
        </w:rPr>
        <w:t xml:space="preserve"> Partai Demokrat</w:t>
      </w:r>
    </w:p>
    <w:p w:rsidR="007230C3" w:rsidRDefault="007230C3" w:rsidP="008F3FA3">
      <w:pPr>
        <w:spacing w:after="0" w:line="240" w:lineRule="auto"/>
        <w:contextualSpacing/>
        <w:rPr>
          <w:rFonts w:ascii="Times New Roman" w:hAnsi="Times New Roman" w:cs="Times New Roman"/>
          <w:sz w:val="24"/>
          <w:szCs w:val="24"/>
        </w:rPr>
      </w:pPr>
    </w:p>
    <w:p w:rsidR="007230C3" w:rsidRDefault="007230C3" w:rsidP="007230C3">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UNDERSTANDING FACTIONALISM AS AN INHERENT ELEMENT</w:t>
      </w:r>
    </w:p>
    <w:p w:rsidR="007230C3" w:rsidRPr="007230C3" w:rsidRDefault="007230C3" w:rsidP="007230C3">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TO POLITICAL PARTY DYNAMICS</w:t>
      </w:r>
    </w:p>
    <w:p w:rsidR="007230C3" w:rsidRPr="007230C3" w:rsidRDefault="007230C3" w:rsidP="008F3FA3">
      <w:pPr>
        <w:spacing w:after="0" w:line="240" w:lineRule="auto"/>
        <w:contextualSpacing/>
        <w:rPr>
          <w:rFonts w:ascii="Times New Roman" w:hAnsi="Times New Roman" w:cs="Times New Roman"/>
          <w:b/>
          <w:sz w:val="24"/>
          <w:szCs w:val="24"/>
        </w:rPr>
      </w:pPr>
    </w:p>
    <w:p w:rsidR="007230C3" w:rsidRDefault="007230C3" w:rsidP="007230C3">
      <w:pPr>
        <w:jc w:val="both"/>
        <w:rPr>
          <w:rFonts w:ascii="Times New Roman" w:hAnsi="Times New Roman" w:cs="Times New Roman"/>
          <w:sz w:val="24"/>
          <w:szCs w:val="24"/>
        </w:rPr>
      </w:pPr>
      <w:r w:rsidRPr="00142403">
        <w:rPr>
          <w:rFonts w:ascii="Times New Roman" w:hAnsi="Times New Roman" w:cs="Times New Roman"/>
          <w:b/>
          <w:sz w:val="24"/>
          <w:szCs w:val="24"/>
        </w:rPr>
        <w:t>Abstract</w:t>
      </w:r>
      <w:r w:rsidRPr="007230C3">
        <w:rPr>
          <w:rFonts w:ascii="Times New Roman" w:hAnsi="Times New Roman" w:cs="Times New Roman"/>
          <w:sz w:val="24"/>
          <w:szCs w:val="24"/>
        </w:rPr>
        <w:t xml:space="preserve">. </w:t>
      </w:r>
      <w:bookmarkStart w:id="0" w:name="_GoBack"/>
      <w:bookmarkEnd w:id="0"/>
      <w:r w:rsidRPr="007230C3">
        <w:rPr>
          <w:rFonts w:ascii="Times New Roman" w:hAnsi="Times New Roman" w:cs="Times New Roman"/>
          <w:sz w:val="24"/>
          <w:szCs w:val="24"/>
        </w:rPr>
        <w:t>The situation where Ganjar Pranowo was not invited to the official event of the Indonesian Democratic Party of Struggle (PDIP) in Semarang, Central Java (Central Java), on May 22 2021 and the illegality of holding the Extraordinary Democratic Party Congress in Deli Serdang (KLB-DS), North Sumatra, on March 5 2021 makes the role of factionalism as an inherent unit of analysis for the study of political and electoral parties stronger. By proposing 'how factionalism emerges and affects political parties' as a problem statement, this study attempts to show the process of emergence, the workings as well as the consequences of factionalism for political parties. This research borrows V.O. Junior-Zariski and case study research methods with literature review as the dominant data collection technique to reveal the reality that occurred. This research then arrived at several findings. First, that factionalism can be produced by internal and external actors, although the origin of conflict will always come from internal sources. Second, although factionalism is closely related to conflictual nuances that are detrimental, however, it turns out that factionalism also produces benefits. Third, factionalism are still highlighted more dominantly from the point of view of personal conflict, not institutional failure.</w:t>
      </w:r>
    </w:p>
    <w:p w:rsidR="007230C3" w:rsidRPr="007230C3" w:rsidRDefault="007230C3" w:rsidP="007230C3">
      <w:pPr>
        <w:jc w:val="both"/>
        <w:rPr>
          <w:rFonts w:ascii="Times New Roman" w:hAnsi="Times New Roman" w:cs="Times New Roman"/>
          <w:sz w:val="24"/>
          <w:szCs w:val="24"/>
        </w:rPr>
      </w:pPr>
      <w:r>
        <w:rPr>
          <w:rFonts w:ascii="Times New Roman" w:hAnsi="Times New Roman" w:cs="Times New Roman"/>
          <w:sz w:val="24"/>
          <w:szCs w:val="24"/>
        </w:rPr>
        <w:t>Keywords : factionalism, conflict, PDIP, Partai Demokrat</w:t>
      </w:r>
    </w:p>
    <w:p w:rsidR="004A1867" w:rsidRDefault="004A1867" w:rsidP="008F3FA3">
      <w:pPr>
        <w:spacing w:after="0" w:line="240" w:lineRule="auto"/>
        <w:contextualSpacing/>
        <w:jc w:val="both"/>
        <w:rPr>
          <w:rFonts w:ascii="Times New Roman" w:hAnsi="Times New Roman" w:cs="Times New Roman"/>
          <w:b/>
          <w:sz w:val="24"/>
          <w:szCs w:val="24"/>
        </w:rPr>
        <w:sectPr w:rsidR="004A1867">
          <w:pgSz w:w="12240" w:h="15840"/>
          <w:pgMar w:top="1440" w:right="1440" w:bottom="1440" w:left="1440" w:header="720" w:footer="720" w:gutter="0"/>
          <w:cols w:space="720"/>
          <w:docGrid w:linePitch="360"/>
        </w:sectPr>
      </w:pPr>
    </w:p>
    <w:p w:rsidR="004A1867" w:rsidRPr="0095734E" w:rsidRDefault="009F783E" w:rsidP="008F3FA3">
      <w:pPr>
        <w:spacing w:after="0" w:line="240" w:lineRule="auto"/>
        <w:contextualSpacing/>
        <w:jc w:val="both"/>
        <w:rPr>
          <w:rFonts w:ascii="Times New Roman" w:hAnsi="Times New Roman" w:cs="Times New Roman"/>
          <w:b/>
          <w:sz w:val="24"/>
          <w:szCs w:val="24"/>
        </w:rPr>
      </w:pPr>
      <w:r w:rsidRPr="0095734E">
        <w:rPr>
          <w:rFonts w:ascii="Times New Roman" w:hAnsi="Times New Roman" w:cs="Times New Roman"/>
          <w:b/>
          <w:sz w:val="24"/>
          <w:szCs w:val="24"/>
        </w:rPr>
        <w:lastRenderedPageBreak/>
        <w:t>PENDAHULUAN</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Ganjar Pranowo, saat penelitian ini dilakukan, adalah kader Partai Demokrasi Indonesia Perjuangan (PDIP) yang juga merupakan Gubernur Jawa Tengah (Jate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jatengprov.go.id/profil-gubernur/","author":[{"dropping-particle":"","family":"Provinsi Jateng","given":"","non-dropping-particle":"","parse-names":false,"suffix":""}],"container-title":"jatengprov.go.id","id":"ITEM-1","issued":{"date-parts":[["2017"]]},"title":"Profil Pimpinan","type":"webpage"},"uris":["http://www.mendeley.com/documents/?uuid=d5911be6-296d-4daf-90ba-010fdb07baa8"]}],"mendeley":{"formattedCitation":"(Provinsi Jateng, 2017)","plainTextFormattedCitation":"(Provinsi Jateng, 2017)","previouslyFormattedCitation":"(Provinsi Jateng, 2017)"},"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Provinsi Jateng, 2017)</w:t>
      </w:r>
      <w:r>
        <w:rPr>
          <w:rFonts w:ascii="Times New Roman" w:hAnsi="Times New Roman" w:cs="Times New Roman"/>
          <w:sz w:val="24"/>
          <w:szCs w:val="24"/>
        </w:rPr>
        <w:fldChar w:fldCharType="end"/>
      </w:r>
      <w:r w:rsidRPr="0095734E">
        <w:rPr>
          <w:rFonts w:ascii="Times New Roman" w:hAnsi="Times New Roman" w:cs="Times New Roman"/>
          <w:sz w:val="24"/>
          <w:szCs w:val="24"/>
        </w:rPr>
        <w:t xml:space="preserve">. Otomatis, Ganjar akan selalu jadi orang pertama yang diundang oleh PDIP ketika </w:t>
      </w:r>
      <w:r>
        <w:rPr>
          <w:rFonts w:ascii="Times New Roman" w:hAnsi="Times New Roman" w:cs="Times New Roman"/>
          <w:sz w:val="24"/>
          <w:szCs w:val="24"/>
        </w:rPr>
        <w:t xml:space="preserve">partainya tersebut berkeperluan untuk </w:t>
      </w:r>
      <w:r w:rsidRPr="0095734E">
        <w:rPr>
          <w:rFonts w:ascii="Times New Roman" w:hAnsi="Times New Roman" w:cs="Times New Roman"/>
          <w:sz w:val="24"/>
          <w:szCs w:val="24"/>
        </w:rPr>
        <w:t>m</w:t>
      </w:r>
      <w:r>
        <w:rPr>
          <w:rFonts w:ascii="Times New Roman" w:hAnsi="Times New Roman" w:cs="Times New Roman"/>
          <w:sz w:val="24"/>
          <w:szCs w:val="24"/>
        </w:rPr>
        <w:t>enyelenggarakan acara internal</w:t>
      </w:r>
      <w:r w:rsidRPr="0095734E">
        <w:rPr>
          <w:rFonts w:ascii="Times New Roman" w:hAnsi="Times New Roman" w:cs="Times New Roman"/>
          <w:sz w:val="24"/>
          <w:szCs w:val="24"/>
        </w:rPr>
        <w:t xml:space="preserve"> di Ja</w:t>
      </w:r>
      <w:r>
        <w:rPr>
          <w:rFonts w:ascii="Times New Roman" w:hAnsi="Times New Roman" w:cs="Times New Roman"/>
          <w:sz w:val="24"/>
          <w:szCs w:val="24"/>
        </w:rPr>
        <w:t>teng</w:t>
      </w:r>
      <w:r w:rsidRPr="0095734E">
        <w:rPr>
          <w:rFonts w:ascii="Times New Roman" w:hAnsi="Times New Roman" w:cs="Times New Roman"/>
          <w:sz w:val="24"/>
          <w:szCs w:val="24"/>
        </w:rPr>
        <w:t xml:space="preserve">. </w:t>
      </w:r>
      <w:r>
        <w:rPr>
          <w:rFonts w:ascii="Times New Roman" w:hAnsi="Times New Roman" w:cs="Times New Roman"/>
          <w:sz w:val="24"/>
          <w:szCs w:val="24"/>
        </w:rPr>
        <w:t>U</w:t>
      </w:r>
      <w:r w:rsidRPr="0095734E">
        <w:rPr>
          <w:rFonts w:ascii="Times New Roman" w:hAnsi="Times New Roman" w:cs="Times New Roman"/>
          <w:sz w:val="24"/>
          <w:szCs w:val="24"/>
        </w:rPr>
        <w:t>ndangan tersebut</w:t>
      </w:r>
      <w:r>
        <w:rPr>
          <w:rFonts w:ascii="Times New Roman" w:hAnsi="Times New Roman" w:cs="Times New Roman"/>
          <w:sz w:val="24"/>
          <w:szCs w:val="24"/>
        </w:rPr>
        <w:t>, tentu saja,</w:t>
      </w:r>
      <w:r w:rsidRPr="0095734E">
        <w:rPr>
          <w:rFonts w:ascii="Times New Roman" w:hAnsi="Times New Roman" w:cs="Times New Roman"/>
          <w:sz w:val="24"/>
          <w:szCs w:val="24"/>
        </w:rPr>
        <w:t xml:space="preserve"> bukan hanya ditujukan kepada Ganjar dalam kapasitasnya sebagai </w:t>
      </w:r>
      <w:r>
        <w:rPr>
          <w:rFonts w:ascii="Times New Roman" w:hAnsi="Times New Roman" w:cs="Times New Roman"/>
          <w:sz w:val="24"/>
          <w:szCs w:val="24"/>
        </w:rPr>
        <w:t>perwakilan Pemerintah</w:t>
      </w:r>
      <w:r w:rsidRPr="0095734E">
        <w:rPr>
          <w:rFonts w:ascii="Times New Roman" w:hAnsi="Times New Roman" w:cs="Times New Roman"/>
          <w:sz w:val="24"/>
          <w:szCs w:val="24"/>
        </w:rPr>
        <w:t xml:space="preserve">, melainkan juga dalam kapasitasnya sebagai kader internal PDIP. Namun demikian, menjelang berakhirnya bulan Mei 2021, publik dikejutkan oleh informasi </w:t>
      </w:r>
      <w:r>
        <w:rPr>
          <w:rFonts w:ascii="Times New Roman" w:hAnsi="Times New Roman" w:cs="Times New Roman"/>
          <w:sz w:val="24"/>
          <w:szCs w:val="24"/>
        </w:rPr>
        <w:t>yang berlawanan dengan pernyataan tersebut</w:t>
      </w:r>
      <w:r w:rsidRPr="0095734E">
        <w:rPr>
          <w:rFonts w:ascii="Times New Roman" w:hAnsi="Times New Roman" w:cs="Times New Roman"/>
          <w:sz w:val="24"/>
          <w:szCs w:val="24"/>
        </w:rPr>
        <w:t>. Yaitu ketika</w:t>
      </w:r>
      <w:r>
        <w:rPr>
          <w:rFonts w:ascii="Times New Roman" w:hAnsi="Times New Roman" w:cs="Times New Roman"/>
          <w:sz w:val="24"/>
          <w:szCs w:val="24"/>
        </w:rPr>
        <w:t xml:space="preserve"> Ganjar justru tidak diundang ke acara resmi PDIP</w:t>
      </w:r>
      <w:r w:rsidRPr="0095734E">
        <w:rPr>
          <w:rFonts w:ascii="Times New Roman" w:hAnsi="Times New Roman" w:cs="Times New Roman"/>
          <w:sz w:val="24"/>
          <w:szCs w:val="24"/>
        </w:rPr>
        <w:t xml:space="preserve"> yang sedang diselenggarakan di </w:t>
      </w:r>
      <w:r>
        <w:rPr>
          <w:rFonts w:ascii="Times New Roman" w:hAnsi="Times New Roman" w:cs="Times New Roman"/>
          <w:sz w:val="24"/>
          <w:szCs w:val="24"/>
        </w:rPr>
        <w:t xml:space="preserve">Semarang, ibukota </w:t>
      </w:r>
      <w:r w:rsidRPr="0095734E">
        <w:rPr>
          <w:rFonts w:ascii="Times New Roman" w:hAnsi="Times New Roman" w:cs="Times New Roman"/>
          <w:sz w:val="24"/>
          <w:szCs w:val="24"/>
        </w:rPr>
        <w:t>Ja</w:t>
      </w:r>
      <w:r>
        <w:rPr>
          <w:rFonts w:ascii="Times New Roman" w:hAnsi="Times New Roman" w:cs="Times New Roman"/>
          <w:sz w:val="24"/>
          <w:szCs w:val="24"/>
        </w:rPr>
        <w:t xml:space="preserve">te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etik.com/berita-jawa-tengah/d-5579736/saat-ganjar-akui-dirinya-tak-diundang-acara-puan-di-pdip-jateng","author":[{"dropping-particle":"","family":"Purbhaya","given":"Angling Adhitya","non-dropping-particle":"","parse-names":false,"suffix":""}],"container-title":"detik.com","id":"ITEM-1","issued":{"date-parts":[["2021"]]},"title":"Saat Ganjar Akui Dirinya Tak Diundang Acara Puan di PDIP Jateng","type":"webpage"},"uris":["http://www.mendeley.com/documents/?uuid=910e1550-9938-40b4-8767-8a3232a87a11"]}],"mendeley":{"formattedCitation":"(Purbhaya, 2021)","plainTextFormattedCitation":"(Purbhaya, 2021)","previouslyFormattedCitation":"(Purbhaya,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Purbhaya, 2021)</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Mendengar informasi tersebut, publik</w:t>
      </w:r>
      <w:r>
        <w:rPr>
          <w:rFonts w:ascii="Times New Roman" w:hAnsi="Times New Roman" w:cs="Times New Roman"/>
          <w:sz w:val="24"/>
          <w:szCs w:val="24"/>
        </w:rPr>
        <w:t>, otomatis terkejut</w:t>
      </w:r>
      <w:r w:rsidRPr="0095734E">
        <w:rPr>
          <w:rFonts w:ascii="Times New Roman" w:hAnsi="Times New Roman" w:cs="Times New Roman"/>
          <w:sz w:val="24"/>
          <w:szCs w:val="24"/>
        </w:rPr>
        <w:t xml:space="preserve">. </w:t>
      </w:r>
      <w:r w:rsidRPr="001C0F68">
        <w:rPr>
          <w:rFonts w:ascii="Times New Roman" w:hAnsi="Times New Roman" w:cs="Times New Roman"/>
          <w:sz w:val="24"/>
          <w:szCs w:val="24"/>
        </w:rPr>
        <w:t>Pertama, bagaima</w:t>
      </w:r>
      <w:r>
        <w:rPr>
          <w:rFonts w:ascii="Times New Roman" w:hAnsi="Times New Roman" w:cs="Times New Roman"/>
          <w:sz w:val="24"/>
          <w:szCs w:val="24"/>
        </w:rPr>
        <w:t xml:space="preserve">na mungkin acara resmi PDIP diselenggarakan di </w:t>
      </w:r>
      <w:r w:rsidRPr="0095734E">
        <w:rPr>
          <w:rFonts w:ascii="Times New Roman" w:hAnsi="Times New Roman" w:cs="Times New Roman"/>
          <w:sz w:val="24"/>
          <w:szCs w:val="24"/>
        </w:rPr>
        <w:t>Ja</w:t>
      </w:r>
      <w:r>
        <w:rPr>
          <w:rFonts w:ascii="Times New Roman" w:hAnsi="Times New Roman" w:cs="Times New Roman"/>
          <w:sz w:val="24"/>
          <w:szCs w:val="24"/>
        </w:rPr>
        <w:t>teng</w:t>
      </w:r>
      <w:r w:rsidRPr="001C0F68">
        <w:rPr>
          <w:rFonts w:ascii="Times New Roman" w:hAnsi="Times New Roman" w:cs="Times New Roman"/>
          <w:sz w:val="24"/>
          <w:szCs w:val="24"/>
        </w:rPr>
        <w:t>, bahkan di ibukotanya, tetapi Gubernurnya, yang merupakan kadernya sendiri, justru tidak diundang ketika semua anggota legislatif dan eksekutif dari PDIP</w:t>
      </w:r>
      <w:r>
        <w:rPr>
          <w:rFonts w:ascii="Times New Roman" w:hAnsi="Times New Roman" w:cs="Times New Roman"/>
          <w:sz w:val="24"/>
          <w:szCs w:val="24"/>
        </w:rPr>
        <w:t xml:space="preserve"> di </w:t>
      </w:r>
      <w:r w:rsidRPr="0095734E">
        <w:rPr>
          <w:rFonts w:ascii="Times New Roman" w:hAnsi="Times New Roman" w:cs="Times New Roman"/>
          <w:sz w:val="24"/>
          <w:szCs w:val="24"/>
        </w:rPr>
        <w:t>Ja</w:t>
      </w:r>
      <w:r>
        <w:rPr>
          <w:rFonts w:ascii="Times New Roman" w:hAnsi="Times New Roman" w:cs="Times New Roman"/>
          <w:sz w:val="24"/>
          <w:szCs w:val="24"/>
        </w:rPr>
        <w:t>teng</w:t>
      </w:r>
      <w:r w:rsidRPr="001C0F68">
        <w:rPr>
          <w:rFonts w:ascii="Times New Roman" w:hAnsi="Times New Roman" w:cs="Times New Roman"/>
          <w:sz w:val="24"/>
          <w:szCs w:val="24"/>
        </w:rPr>
        <w:t xml:space="preserve"> diundang? Kedua, bagaimana mungkin situasi tersebut terjadi pada PDIP, partai yang terlanjur diagungkan sebagai partai harmonis yang selama ini tidak pernah berkonflik? Ketiga, bagaimana mungkin Ganjar, yang selama ini selalu memberikan pernyataan-pernyataan yang menunjuk</w:t>
      </w:r>
      <w:r>
        <w:rPr>
          <w:rFonts w:ascii="Times New Roman" w:hAnsi="Times New Roman" w:cs="Times New Roman"/>
          <w:sz w:val="24"/>
          <w:szCs w:val="24"/>
        </w:rPr>
        <w:t>kan loyalitasnya pada</w:t>
      </w:r>
      <w:r w:rsidRPr="001C0F68">
        <w:rPr>
          <w:rFonts w:ascii="Times New Roman" w:hAnsi="Times New Roman" w:cs="Times New Roman"/>
          <w:sz w:val="24"/>
          <w:szCs w:val="24"/>
        </w:rPr>
        <w:t xml:space="preserve"> PDIP, menjadi tampak dimusuhi sedemikian rupa?</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Namun demikian</w:t>
      </w:r>
      <w:r w:rsidRPr="0095734E">
        <w:rPr>
          <w:rFonts w:ascii="Times New Roman" w:hAnsi="Times New Roman" w:cs="Times New Roman"/>
          <w:sz w:val="24"/>
          <w:szCs w:val="24"/>
        </w:rPr>
        <w:t>,</w:t>
      </w:r>
      <w:r>
        <w:rPr>
          <w:rFonts w:ascii="Times New Roman" w:hAnsi="Times New Roman" w:cs="Times New Roman"/>
          <w:sz w:val="24"/>
          <w:szCs w:val="24"/>
        </w:rPr>
        <w:t xml:space="preserve"> belum sampai pertanyaan-pertanyaan tersebut terjawab,</w:t>
      </w:r>
      <w:r w:rsidRPr="0095734E">
        <w:rPr>
          <w:rFonts w:ascii="Times New Roman" w:hAnsi="Times New Roman" w:cs="Times New Roman"/>
          <w:sz w:val="24"/>
          <w:szCs w:val="24"/>
        </w:rPr>
        <w:t xml:space="preserve"> persoalan</w:t>
      </w:r>
      <w:r>
        <w:rPr>
          <w:rFonts w:ascii="Times New Roman" w:hAnsi="Times New Roman" w:cs="Times New Roman"/>
          <w:sz w:val="24"/>
          <w:szCs w:val="24"/>
        </w:rPr>
        <w:t xml:space="preserve"> sudah menjadi</w:t>
      </w:r>
      <w:r w:rsidRPr="0095734E">
        <w:rPr>
          <w:rFonts w:ascii="Times New Roman" w:hAnsi="Times New Roman" w:cs="Times New Roman"/>
          <w:sz w:val="24"/>
          <w:szCs w:val="24"/>
        </w:rPr>
        <w:t xml:space="preserve"> semakin rumit karena di saat yang sama,</w:t>
      </w:r>
      <w:r>
        <w:rPr>
          <w:rFonts w:ascii="Times New Roman" w:hAnsi="Times New Roman" w:cs="Times New Roman"/>
          <w:sz w:val="24"/>
          <w:szCs w:val="24"/>
        </w:rPr>
        <w:t xml:space="preserve"> di kalangan jurnalis yang lantas bocor ke publik, </w:t>
      </w:r>
      <w:r w:rsidRPr="0095734E">
        <w:rPr>
          <w:rFonts w:ascii="Times New Roman" w:hAnsi="Times New Roman" w:cs="Times New Roman"/>
          <w:sz w:val="24"/>
          <w:szCs w:val="24"/>
        </w:rPr>
        <w:t xml:space="preserve">beredar </w:t>
      </w:r>
      <w:r w:rsidRPr="0095734E">
        <w:rPr>
          <w:rFonts w:ascii="Times New Roman" w:hAnsi="Times New Roman" w:cs="Times New Roman"/>
          <w:i/>
          <w:sz w:val="24"/>
          <w:szCs w:val="24"/>
        </w:rPr>
        <w:t>rundown</w:t>
      </w:r>
      <w:r w:rsidRPr="0095734E">
        <w:rPr>
          <w:rFonts w:ascii="Times New Roman" w:hAnsi="Times New Roman" w:cs="Times New Roman"/>
          <w:sz w:val="24"/>
          <w:szCs w:val="24"/>
        </w:rPr>
        <w:t xml:space="preserve"> yang</w:t>
      </w:r>
      <w:r>
        <w:rPr>
          <w:rFonts w:ascii="Times New Roman" w:hAnsi="Times New Roman" w:cs="Times New Roman"/>
          <w:sz w:val="24"/>
          <w:szCs w:val="24"/>
        </w:rPr>
        <w:t xml:space="preserve"> menunjukkan secara eksplisit bahwa Ganjar memang tidak diperkenankan untuk menghadiri acara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com/tren/read/2021/05/23/202514665/ganjar-tak-diundang-di-acara-puan-di-rundown-tertulis-kecuali-gubernur?page=all","author":[{"dropping-particle":"","family":"Assifa","given":"Farid","non-dropping-particle":"","parse-names":false,"suffix":""}],"container-title":"kompas.com","id":"ITEM-1","issued":{"date-parts":[["2021"]]},"title":"Ganjar Tak Diundang di Acara Puan, di Rundown Tertulis \"Kecuali Gubernur Ganjar\"","type":"webpage"},"uris":["http://www.mendeley.com/documents/?uuid=b37cc3cd-cb2f-4b79-b43c-6eacf5cf612b"]}],"mendeley":{"formattedCitation":"(Assifa, 2021)","plainTextFormattedCitation":"(Assifa, 2021)","previouslyFormattedCitation":"(Assifa,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Assifa, 2021)</w:t>
      </w:r>
      <w:r>
        <w:rPr>
          <w:rFonts w:ascii="Times New Roman" w:hAnsi="Times New Roman" w:cs="Times New Roman"/>
          <w:sz w:val="24"/>
          <w:szCs w:val="24"/>
        </w:rPr>
        <w:fldChar w:fldCharType="end"/>
      </w:r>
      <w:r>
        <w:rPr>
          <w:rFonts w:ascii="Times New Roman" w:hAnsi="Times New Roman" w:cs="Times New Roman"/>
          <w:sz w:val="24"/>
          <w:szCs w:val="24"/>
        </w:rPr>
        <w:t>.</w:t>
      </w:r>
      <w:r w:rsidRPr="0095734E">
        <w:rPr>
          <w:rFonts w:ascii="Times New Roman" w:hAnsi="Times New Roman" w:cs="Times New Roman"/>
          <w:sz w:val="24"/>
          <w:szCs w:val="24"/>
        </w:rPr>
        <w:t xml:space="preserve"> </w:t>
      </w:r>
      <w:r>
        <w:rPr>
          <w:rFonts w:ascii="Times New Roman" w:hAnsi="Times New Roman" w:cs="Times New Roman"/>
          <w:i/>
          <w:sz w:val="24"/>
          <w:szCs w:val="24"/>
        </w:rPr>
        <w:t xml:space="preserve">Rundown </w:t>
      </w:r>
      <w:r>
        <w:rPr>
          <w:rFonts w:ascii="Times New Roman" w:hAnsi="Times New Roman" w:cs="Times New Roman"/>
          <w:sz w:val="24"/>
          <w:szCs w:val="24"/>
        </w:rPr>
        <w:t xml:space="preserve">tersebut, lantas menjadi artefak yang </w:t>
      </w:r>
      <w:r w:rsidRPr="0095734E">
        <w:rPr>
          <w:rFonts w:ascii="Times New Roman" w:hAnsi="Times New Roman" w:cs="Times New Roman"/>
          <w:sz w:val="24"/>
          <w:szCs w:val="24"/>
        </w:rPr>
        <w:t xml:space="preserve">seolah memberi konfirmasi bahwa </w:t>
      </w:r>
      <w:r>
        <w:rPr>
          <w:rFonts w:ascii="Times New Roman" w:hAnsi="Times New Roman" w:cs="Times New Roman"/>
          <w:sz w:val="24"/>
          <w:szCs w:val="24"/>
        </w:rPr>
        <w:t>situasi yang terjadi telah</w:t>
      </w:r>
      <w:r w:rsidRPr="0095734E">
        <w:rPr>
          <w:rFonts w:ascii="Times New Roman" w:hAnsi="Times New Roman" w:cs="Times New Roman"/>
          <w:sz w:val="24"/>
          <w:szCs w:val="24"/>
        </w:rPr>
        <w:t xml:space="preserve"> </w:t>
      </w:r>
      <w:r>
        <w:rPr>
          <w:rFonts w:ascii="Times New Roman" w:hAnsi="Times New Roman" w:cs="Times New Roman"/>
          <w:sz w:val="24"/>
          <w:szCs w:val="24"/>
        </w:rPr>
        <w:t>direncanakan</w:t>
      </w:r>
      <w:r w:rsidRPr="0095734E">
        <w:rPr>
          <w:rFonts w:ascii="Times New Roman" w:hAnsi="Times New Roman" w:cs="Times New Roman"/>
          <w:sz w:val="24"/>
          <w:szCs w:val="24"/>
        </w:rPr>
        <w:t xml:space="preserve"> oleh pejabat tinggi partai. </w:t>
      </w:r>
      <w:r>
        <w:rPr>
          <w:rFonts w:ascii="Times New Roman" w:hAnsi="Times New Roman" w:cs="Times New Roman"/>
          <w:sz w:val="24"/>
          <w:szCs w:val="24"/>
        </w:rPr>
        <w:t>Atau d</w:t>
      </w:r>
      <w:r w:rsidRPr="0095734E">
        <w:rPr>
          <w:rFonts w:ascii="Times New Roman" w:hAnsi="Times New Roman" w:cs="Times New Roman"/>
          <w:sz w:val="24"/>
          <w:szCs w:val="24"/>
        </w:rPr>
        <w:t>engan kata lain, Ganjar memang sengaja tidak diund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uaramerdeka.com/nasional/pr-04170313/ganjar-sengaja-tidak-diundang-di-pertemuan-puan-dengan-kader-pdip-jateng","accessed":{"date-parts":[["2021","6","5"]]},"author":[{"dropping-particle":"","family":"Ami Luhur","given":"Puthut","non-dropping-particle":"","parse-names":false,"suffix":""}],"container-title":"suaramerdeka.com","id":"ITEM-1","issued":{"date-parts":[["2021"]]},"title":"Ganjar Sengaja Tidak Diundang di Pertemuan Puan dengan Kader PDIP Jateng","type":"webpage"},"uris":["http://www.mendeley.com/documents/?uuid=4a44540d-7a06-4841-b595-eba4f75f634c"]}],"mendeley":{"formattedCitation":"(Ami Luhur, 2021)","plainTextFormattedCitation":"(Ami Luhur, 2021)","previouslyFormattedCitation":"(Ami Luhur,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Ami Luhur, 2021)</w:t>
      </w:r>
      <w:r>
        <w:rPr>
          <w:rFonts w:ascii="Times New Roman" w:hAnsi="Times New Roman" w:cs="Times New Roman"/>
          <w:sz w:val="24"/>
          <w:szCs w:val="24"/>
        </w:rPr>
        <w:fldChar w:fldCharType="end"/>
      </w:r>
      <w:r w:rsidRPr="0095734E">
        <w:rPr>
          <w:rFonts w:ascii="Times New Roman" w:hAnsi="Times New Roman" w:cs="Times New Roman"/>
          <w:sz w:val="24"/>
          <w:szCs w:val="24"/>
        </w:rPr>
        <w:t xml:space="preserve">. Pertanyaan publik kian mengerucut, konflik apa yang sedang </w:t>
      </w:r>
      <w:r>
        <w:rPr>
          <w:rFonts w:ascii="Times New Roman" w:hAnsi="Times New Roman" w:cs="Times New Roman"/>
          <w:sz w:val="24"/>
          <w:szCs w:val="24"/>
        </w:rPr>
        <w:t xml:space="preserve">terjadi antara Ganjar </w:t>
      </w:r>
      <w:r w:rsidRPr="0095734E">
        <w:rPr>
          <w:rFonts w:ascii="Times New Roman" w:hAnsi="Times New Roman" w:cs="Times New Roman"/>
          <w:sz w:val="24"/>
          <w:szCs w:val="24"/>
        </w:rPr>
        <w:t>dan PDIP?</w:t>
      </w:r>
      <w:r>
        <w:rPr>
          <w:rFonts w:ascii="Times New Roman" w:hAnsi="Times New Roman" w:cs="Times New Roman"/>
          <w:sz w:val="24"/>
          <w:szCs w:val="24"/>
        </w:rPr>
        <w:t xml:space="preserve"> </w:t>
      </w:r>
    </w:p>
    <w:p w:rsidR="004A1867"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Konsekuensinya, Puan Maharani, yang hadir menjadi pembicara utama pada acara tersebut, jadi dikait-kaitkan. Apalagi karena dalam pidatonya, Puan menggaris bawahi satu materi k</w:t>
      </w:r>
      <w:r>
        <w:rPr>
          <w:rFonts w:ascii="Times New Roman" w:hAnsi="Times New Roman" w:cs="Times New Roman"/>
          <w:sz w:val="24"/>
          <w:szCs w:val="24"/>
        </w:rPr>
        <w:t xml:space="preserve">epemimpinan krusial yang seolah </w:t>
      </w:r>
      <w:r w:rsidRPr="0095734E">
        <w:rPr>
          <w:rFonts w:ascii="Times New Roman" w:hAnsi="Times New Roman" w:cs="Times New Roman"/>
          <w:sz w:val="24"/>
          <w:szCs w:val="24"/>
        </w:rPr>
        <w:t>menyindir Ganjar; “</w:t>
      </w:r>
      <w:r w:rsidRPr="00E93E30">
        <w:rPr>
          <w:rFonts w:ascii="Times New Roman" w:hAnsi="Times New Roman" w:cs="Times New Roman"/>
          <w:i/>
          <w:sz w:val="24"/>
          <w:szCs w:val="24"/>
        </w:rPr>
        <w:t>Pemimpin itu di lapangan, bukan di</w:t>
      </w:r>
      <w:r w:rsidRPr="0095734E">
        <w:rPr>
          <w:rFonts w:ascii="Times New Roman" w:hAnsi="Times New Roman" w:cs="Times New Roman"/>
          <w:sz w:val="24"/>
          <w:szCs w:val="24"/>
        </w:rPr>
        <w:t xml:space="preserve"> </w:t>
      </w:r>
      <w:r w:rsidRPr="0095734E">
        <w:rPr>
          <w:rFonts w:ascii="Times New Roman" w:hAnsi="Times New Roman" w:cs="Times New Roman"/>
          <w:i/>
          <w:sz w:val="24"/>
          <w:szCs w:val="24"/>
        </w:rPr>
        <w:t>sosmed</w:t>
      </w:r>
      <w:r w:rsidRPr="0095734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522182054-32-645727/puan-maharani-sindir-pemimpin-yang-cuma-ada-di-medsos","accessed":{"date-parts":[["2021","6","2"]]},"author":[{"dropping-particle":"","family":"dmr/sur","given":"","non-dropping-particle":"","parse-names":false,"suffix":""}],"container-title":"CNN Indonesia","id":"ITEM-1","issued":{"date-parts":[["2021"]]},"title":"Puan Maharani Sindir Pemimpin yang Cuma Ada di Medsos","type":"webpage"},"uris":["http://www.mendeley.com/documents/?uuid=aeebecc8-4b51-4753-8fd4-e13ba19abfbd"]}],"mendeley":{"formattedCitation":"(dmr/sur, 2021)","plainTextFormattedCitation":"(dmr/sur, 2021)","previouslyFormattedCitation":"(dmr/sur,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dmr/sur, 2021)</w:t>
      </w:r>
      <w:r>
        <w:rPr>
          <w:rFonts w:ascii="Times New Roman" w:hAnsi="Times New Roman" w:cs="Times New Roman"/>
          <w:sz w:val="24"/>
          <w:szCs w:val="24"/>
        </w:rPr>
        <w:fldChar w:fldCharType="end"/>
      </w:r>
      <w:r w:rsidRPr="0095734E">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Bambang Wuryanto, ketua Dewan Perwakil</w:t>
      </w:r>
      <w:r>
        <w:rPr>
          <w:rFonts w:ascii="Times New Roman" w:hAnsi="Times New Roman" w:cs="Times New Roman"/>
          <w:sz w:val="24"/>
          <w:szCs w:val="24"/>
        </w:rPr>
        <w:t xml:space="preserve">an Daerah (DPD) PDIP </w:t>
      </w:r>
      <w:r w:rsidRPr="0095734E">
        <w:rPr>
          <w:rFonts w:ascii="Times New Roman" w:hAnsi="Times New Roman" w:cs="Times New Roman"/>
          <w:sz w:val="24"/>
          <w:szCs w:val="24"/>
        </w:rPr>
        <w:t>Ja</w:t>
      </w:r>
      <w:r>
        <w:rPr>
          <w:rFonts w:ascii="Times New Roman" w:hAnsi="Times New Roman" w:cs="Times New Roman"/>
          <w:sz w:val="24"/>
          <w:szCs w:val="24"/>
        </w:rPr>
        <w:t>teng yang bertanggung jawab terhadap penyelenggaraan acara, lantas menjelaskan bahwa situasi tersebut erat hubungannya dengan Pemilihan Presiden (Pilpres) 2024</w:t>
      </w:r>
      <w:r w:rsidRPr="0095734E">
        <w:rPr>
          <w:rFonts w:ascii="Times New Roman" w:hAnsi="Times New Roman" w:cs="Times New Roman"/>
          <w:sz w:val="24"/>
          <w:szCs w:val="24"/>
        </w:rPr>
        <w:t>. Menurutnya,</w:t>
      </w:r>
      <w:r>
        <w:rPr>
          <w:rFonts w:ascii="Times New Roman" w:hAnsi="Times New Roman" w:cs="Times New Roman"/>
          <w:sz w:val="24"/>
          <w:szCs w:val="24"/>
        </w:rPr>
        <w:t xml:space="preserve"> Ganjar memang sengaja tidak diundang</w:t>
      </w:r>
      <w:r w:rsidRPr="0095734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ribunnews.com/nasional/2021/05/23/ganjar-sengaja-tak-diundang-acara-puan-bambang-pacul-sudah-dikasih-kode-malah-tambah-kebablasan","author":[{"dropping-particle":"","family":"tribunnews.com","given":"","non-dropping-particle":"","parse-names":false,"suffix":""}],"container-title":"tribunnews.com","id":"ITEM-1","issued":{"date-parts":[["2021"]]},"title":"Ganjar Sengaja Tak Diundang Acara Puan, Bambang Pacul: Sudah Dikasih Kode, Malah Tambah Kebablasan","type":"webpage"},"uris":["http://www.mendeley.com/documents/?uuid=eb7d44d0-330e-4ab3-a9bd-b8a38ff7298c"]}],"mendeley":{"formattedCitation":"(tribunnews.com, 2021)","plainTextFormattedCitation":"(tribunnews.com, 2021)","previouslyFormattedCitation":"(tribunnews.com,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tribunnews.com, 2021)</w:t>
      </w:r>
      <w:r>
        <w:rPr>
          <w:rFonts w:ascii="Times New Roman" w:hAnsi="Times New Roman" w:cs="Times New Roman"/>
          <w:sz w:val="24"/>
          <w:szCs w:val="24"/>
        </w:rPr>
        <w:fldChar w:fldCharType="end"/>
      </w:r>
      <w:r>
        <w:rPr>
          <w:rFonts w:ascii="Times New Roman" w:hAnsi="Times New Roman" w:cs="Times New Roman"/>
          <w:sz w:val="24"/>
          <w:szCs w:val="24"/>
        </w:rPr>
        <w:t>.</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Adapun alasannya adalah karena Ganjar tampak terlalu berambisi untuk menjadi kandidat Presiden yang diusung oleh PDIP pada Pilpres 2024 mendatang. </w:t>
      </w:r>
      <w:r w:rsidRPr="0095734E">
        <w:rPr>
          <w:rFonts w:ascii="Times New Roman" w:hAnsi="Times New Roman" w:cs="Times New Roman"/>
          <w:sz w:val="24"/>
          <w:szCs w:val="24"/>
        </w:rPr>
        <w:t>Padahal, Puan</w:t>
      </w:r>
      <w:r>
        <w:rPr>
          <w:rFonts w:ascii="Times New Roman" w:hAnsi="Times New Roman" w:cs="Times New Roman"/>
          <w:sz w:val="24"/>
          <w:szCs w:val="24"/>
        </w:rPr>
        <w:t>,</w:t>
      </w:r>
      <w:r w:rsidRPr="0095734E">
        <w:rPr>
          <w:rFonts w:ascii="Times New Roman" w:hAnsi="Times New Roman" w:cs="Times New Roman"/>
          <w:sz w:val="24"/>
          <w:szCs w:val="24"/>
        </w:rPr>
        <w:t xml:space="preserve"> seba</w:t>
      </w:r>
      <w:r>
        <w:rPr>
          <w:rFonts w:ascii="Times New Roman" w:hAnsi="Times New Roman" w:cs="Times New Roman"/>
          <w:sz w:val="24"/>
          <w:szCs w:val="24"/>
        </w:rPr>
        <w:t xml:space="preserve">gaimana diketahui publik, adalah ‘putri mahkota’ PDIP yang secara kultural akan diajukan lebih dulu untuk menjadi kandidat pada Pilpres 2024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umparan.com/kumparannews/profil-puan-maharani-putri-mahkota-pdip-1voPcVI7A8m","accessed":{"date-parts":[["2021","7","1"]]},"author":[{"dropping-particle":"","family":"kumparan","given":"","non-dropping-particle":"","parse-names":false,"suffix":""}],"container-title":"kumparan.com","id":"ITEM-1","issued":{"date-parts":[["2021"]]},"title":"Profil Puan Maharani, Putri Mahkota PDIP","type":"webpage"},"uris":["http://www.mendeley.com/documents/?uuid=f995b004-524b-4c67-9f0c-10f63a05e6a0"]}],"mendeley":{"formattedCitation":"(kumparan, 2021b)","plainTextFormattedCitation":"(kumparan, 2021b)","previouslyFormattedCitation":"(kumparan, 2021b)"},"properties":{"noteIndex":0},"schema":"https://github.com/citation-style-language/schema/raw/master/csl-citation.json"}</w:instrText>
      </w:r>
      <w:r>
        <w:rPr>
          <w:rFonts w:ascii="Times New Roman" w:hAnsi="Times New Roman" w:cs="Times New Roman"/>
          <w:sz w:val="24"/>
          <w:szCs w:val="24"/>
        </w:rPr>
        <w:fldChar w:fldCharType="separate"/>
      </w:r>
      <w:r w:rsidRPr="008B3525">
        <w:rPr>
          <w:rFonts w:ascii="Times New Roman" w:hAnsi="Times New Roman" w:cs="Times New Roman"/>
          <w:noProof/>
          <w:sz w:val="24"/>
          <w:szCs w:val="24"/>
        </w:rPr>
        <w:t>(kumparan, 2021b)</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Ganjar dianggap mendahului keputusan ketua umum. Oleh karenanya, </w:t>
      </w:r>
      <w:r w:rsidRPr="0095734E">
        <w:rPr>
          <w:rFonts w:ascii="Times New Roman" w:hAnsi="Times New Roman" w:cs="Times New Roman"/>
          <w:sz w:val="24"/>
          <w:szCs w:val="24"/>
        </w:rPr>
        <w:t>Ganjar</w:t>
      </w:r>
      <w:r>
        <w:rPr>
          <w:rFonts w:ascii="Times New Roman" w:hAnsi="Times New Roman" w:cs="Times New Roman"/>
          <w:sz w:val="24"/>
          <w:szCs w:val="24"/>
        </w:rPr>
        <w:t xml:space="preserve"> perlu diteg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etik.com/berita/d-5581441/ganjaran-pdip-untuk-ganjar","accessed":{"date-parts":[["2021","7","1"]]},"author":[{"dropping-particle":"","family":"detikcom","given":"tim","non-dropping-particle":"","parse-names":false,"suffix":""}],"container-title":"detik.com","id":"ITEM-1","issued":{"date-parts":[["2021"]]},"title":"Ganjaran PDIP Untuk Ganjar","type":"webpage"},"uris":["http://www.mendeley.com/documents/?uuid=e4b08845-55fd-4b8c-b94b-61165c11d27b"]}],"mendeley":{"formattedCitation":"(detikcom, 2021a)","plainTextFormattedCitation":"(detikcom, 2021a)","previouslyFormattedCitation":"(detikcom, 2021a)"},"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detikcom, 2021a)</w:t>
      </w:r>
      <w:r>
        <w:rPr>
          <w:rFonts w:ascii="Times New Roman" w:hAnsi="Times New Roman" w:cs="Times New Roman"/>
          <w:sz w:val="24"/>
          <w:szCs w:val="24"/>
        </w:rPr>
        <w:fldChar w:fldCharType="end"/>
      </w:r>
      <w:r>
        <w:rPr>
          <w:rFonts w:ascii="Times New Roman" w:hAnsi="Times New Roman" w:cs="Times New Roman"/>
          <w:sz w:val="24"/>
          <w:szCs w:val="24"/>
        </w:rPr>
        <w:t xml:space="preserve">. Bambang, di ujung penjelasan, membenarkan bahwa Ganjar telah bertindak terlalu jau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uaramerdeka.com/nasional/pr-04170313/ganjar-sengaja-tidak-diundang-di-pertemuan-puan-dengan-kader-pdip-jateng","accessed":{"date-parts":[["2021","6","5"]]},"author":[{"dropping-particle":"","family":"Ami Luhur","given":"Puthut","non-dropping-particle":"","parse-names":false,"suffix":""}],"container-title":"suaramerdeka.com","id":"ITEM-1","issued":{"date-parts":[["2021"]]},"title":"Ganjar Sengaja Tidak Diundang di Pertemuan Puan dengan Kader PDIP Jateng","type":"webpage"},"uris":["http://www.mendeley.com/documents/?uuid=4a44540d-7a06-4841-b595-eba4f75f634c"]}],"mendeley":{"formattedCitation":"(Ami Luhur, 2021)","plainTextFormattedCitation":"(Ami Luhur, 2021)","previouslyFormattedCitation":"(Ami Luhur,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Ami Luhur, 2021)</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i sisi lain, jika benar bahwa Ganjar telah mempersiapkan diri untuk menjadi kandidat Presiden pada 2024 mendatang, maka hal tersebut dipicu oleh dukungan publik yang datang kepadanya. Faktanya, elektabilitas Ganjar di beberapa </w:t>
      </w:r>
      <w:r w:rsidRPr="0000232E">
        <w:rPr>
          <w:rFonts w:ascii="Times New Roman" w:hAnsi="Times New Roman" w:cs="Times New Roman"/>
          <w:i/>
          <w:sz w:val="24"/>
          <w:szCs w:val="24"/>
        </w:rPr>
        <w:t>survey</w:t>
      </w:r>
      <w:r>
        <w:rPr>
          <w:rFonts w:ascii="Times New Roman" w:hAnsi="Times New Roman" w:cs="Times New Roman"/>
          <w:sz w:val="24"/>
          <w:szCs w:val="24"/>
        </w:rPr>
        <w:t xml:space="preserve"> memang konsisten berada di lima be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republika.co.id/berita/qqx4cp440/empat-lembaga-survei-5-tokoh-konsisten-5-besar-capres-2024","accessed":{"date-parts":[["2021","6","12"]]},"author":[{"dropping-particle":"","family":"Damhuri","given":"Elba","non-dropping-particle":"","parse-names":false,"suffix":""}],"container-title":"republika.co.id","id":"ITEM-1","issued":{"date-parts":[["2021"]]},"title":"Empat Lembaga Survei: 5 Tokoh Konsisten 5 Besar Capres 2024","type":"webpage"},"uris":["http://www.mendeley.com/documents/?uuid=229115fb-2b37-4f52-b485-d7c9060a7c22"]}],"mendeley":{"formattedCitation":"(Damhuri, 2021)","plainTextFormattedCitation":"(Damhuri, 2021)","previouslyFormattedCitation":"(Damhuri,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Damhuri, 2021)</w:t>
      </w:r>
      <w:r>
        <w:rPr>
          <w:rFonts w:ascii="Times New Roman" w:hAnsi="Times New Roman" w:cs="Times New Roman"/>
          <w:sz w:val="24"/>
          <w:szCs w:val="24"/>
        </w:rPr>
        <w:fldChar w:fldCharType="end"/>
      </w:r>
      <w:r>
        <w:rPr>
          <w:rFonts w:ascii="Times New Roman" w:hAnsi="Times New Roman" w:cs="Times New Roman"/>
          <w:sz w:val="24"/>
          <w:szCs w:val="24"/>
        </w:rPr>
        <w:t xml:space="preserve">. Bahkan, sudah ada partai di luar PDIP yang membuka opsi untuk mendukung Ganj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artaekonomi.co.id/read346023/ganjar-pranowo-ditendang-pdip-no-problem-banyak-partai-yang-kepincut-usung-capres-2024","accessed":{"date-parts":[["2021","7","1"]]},"author":[{"dropping-particle":"","family":"Dinilhaq","given":"Alfi","non-dropping-particle":"","parse-names":false,"suffix":""}],"container-title":"wartaekonomi.co.id","id":"ITEM-1","issued":{"date-parts":[["2021"]]},"title":"Ganjar Pranowo Ditendang PDIP No Problem, Banyak Partai yang Kepincut Usung Capres 2024","type":"webpage"},"uris":["http://www.mendeley.com/documents/?uuid=615a24ca-5488-4341-bfcc-8dec993951da"]}],"mendeley":{"formattedCitation":"(Dinilhaq, 2021)","plainTextFormattedCitation":"(Dinilhaq, 2021)","previouslyFormattedCitation":"(Dinilhaq,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Dinilhaq, 2021)</w:t>
      </w:r>
      <w:r>
        <w:rPr>
          <w:rFonts w:ascii="Times New Roman" w:hAnsi="Times New Roman" w:cs="Times New Roman"/>
          <w:sz w:val="24"/>
          <w:szCs w:val="24"/>
        </w:rPr>
        <w:fldChar w:fldCharType="end"/>
      </w:r>
      <w:r>
        <w:rPr>
          <w:rFonts w:ascii="Times New Roman" w:hAnsi="Times New Roman" w:cs="Times New Roman"/>
          <w:sz w:val="24"/>
          <w:szCs w:val="24"/>
        </w:rPr>
        <w:t xml:space="preserve">. Meski demikian, sudah menjadi rahasia umum bahwa PDIP ingin mengajukan Puan sebagai kandidat yang akan bertarung dalam Pilpres 2024. Konflik memperebutkan rekomendasi partai inilah yang lantas memproduksi faksionalisme, yaitu faksi pendukung Ganjar di satu sisi dan faksi pendukung Puan di sisi lainnya. Boleh jadi, di luar kedua </w:t>
      </w:r>
      <w:r>
        <w:rPr>
          <w:rFonts w:ascii="Times New Roman" w:hAnsi="Times New Roman" w:cs="Times New Roman"/>
          <w:sz w:val="24"/>
          <w:szCs w:val="24"/>
        </w:rPr>
        <w:lastRenderedPageBreak/>
        <w:t xml:space="preserve">faksi tersebut, masih ada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olitik.rmol.id/read/2021/06/29/494245/bukan-terbelah-tiga-faksi-di-pdip-justru-strategi-seperti-melempar-jala","accessed":{"date-parts":[["2021","7","1"]]},"author":[{"dropping-particle":"","family":"Wakik","given":"Ahmad Kiflan","non-dropping-particle":"","parse-names":false,"suffix":""}],"container-title":"Kantor Berita Politik RMOL.ID Rakyat Merdeka","id":"ITEM-1","issued":{"date-parts":[["2021"]]},"title":"Bukan Terbelah, Tiga Faksi Di PDIP Justru Strategi Seperti Melempar Jala","type":"webpage"},"uris":["http://www.mendeley.com/documents/?uuid=f1e703a4-6ad3-4f4b-bcb6-6a3cc5d1b721"]}],"mendeley":{"formattedCitation":"(Wakik, 2021)","plainTextFormattedCitation":"(Wakik, 2021)","previouslyFormattedCitation":"(Wakik,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Wakik, 2021)</w:t>
      </w:r>
      <w:r>
        <w:rPr>
          <w:rFonts w:ascii="Times New Roman" w:hAnsi="Times New Roman" w:cs="Times New Roman"/>
          <w:sz w:val="24"/>
          <w:szCs w:val="24"/>
        </w:rPr>
        <w:fldChar w:fldCharType="end"/>
      </w:r>
      <w:r>
        <w:rPr>
          <w:rFonts w:ascii="Times New Roman" w:hAnsi="Times New Roman" w:cs="Times New Roman"/>
          <w:sz w:val="24"/>
          <w:szCs w:val="24"/>
        </w:rPr>
        <w:t>. Namun demikian, yang sedang muncul ke permukaan adalah kedua faksi tersebut. Faksionalisme, dengan demikian, mulai tampak perannya sebagai topik kajian yang secara konsisten mengiringi dinamika partai politik.</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Secara praktikal,</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sebenarnya </w:t>
      </w:r>
      <w:r w:rsidRPr="0095734E">
        <w:rPr>
          <w:rFonts w:ascii="Times New Roman" w:hAnsi="Times New Roman" w:cs="Times New Roman"/>
          <w:sz w:val="24"/>
          <w:szCs w:val="24"/>
        </w:rPr>
        <w:t xml:space="preserve">publik </w:t>
      </w:r>
      <w:r>
        <w:rPr>
          <w:rFonts w:ascii="Times New Roman" w:hAnsi="Times New Roman" w:cs="Times New Roman"/>
          <w:sz w:val="24"/>
          <w:szCs w:val="24"/>
        </w:rPr>
        <w:t xml:space="preserve">sudah memiliki pengalaman dalam memperbincangkan faksionalisme. Apalagi karena pada Februari-Maret 2021, sekitar </w:t>
      </w:r>
      <w:r w:rsidRPr="0095734E">
        <w:rPr>
          <w:rFonts w:ascii="Times New Roman" w:hAnsi="Times New Roman" w:cs="Times New Roman"/>
          <w:sz w:val="24"/>
          <w:szCs w:val="24"/>
        </w:rPr>
        <w:t>tiga</w:t>
      </w:r>
      <w:r>
        <w:rPr>
          <w:rFonts w:ascii="Times New Roman" w:hAnsi="Times New Roman" w:cs="Times New Roman"/>
          <w:sz w:val="24"/>
          <w:szCs w:val="24"/>
        </w:rPr>
        <w:t xml:space="preserve"> bulan sebelum konflik Ganjar dan PDIP mengemuka, masyarakat sudah terlebih dulu membicarakan faksionalisme yang terjadi pada Partai Demokrat. Meski demikian, berbeda dengan Ganjar yang berhadap-hadapan dengan aktor-aktor internal, saat itu faksionalisme Partai Demokrat dibicarakan</w:t>
      </w:r>
      <w:r w:rsidRPr="0095734E">
        <w:rPr>
          <w:rFonts w:ascii="Times New Roman" w:hAnsi="Times New Roman" w:cs="Times New Roman"/>
          <w:sz w:val="24"/>
          <w:szCs w:val="24"/>
        </w:rPr>
        <w:t xml:space="preserve"> dal</w:t>
      </w:r>
      <w:r>
        <w:rPr>
          <w:rFonts w:ascii="Times New Roman" w:hAnsi="Times New Roman" w:cs="Times New Roman"/>
          <w:sz w:val="24"/>
          <w:szCs w:val="24"/>
        </w:rPr>
        <w:t>am cakupan yang lebih luas</w:t>
      </w:r>
      <w:r w:rsidRPr="0095734E">
        <w:rPr>
          <w:rFonts w:ascii="Times New Roman" w:hAnsi="Times New Roman" w:cs="Times New Roman"/>
          <w:sz w:val="24"/>
          <w:szCs w:val="24"/>
        </w:rPr>
        <w:t xml:space="preserve"> karena </w:t>
      </w:r>
      <w:r>
        <w:rPr>
          <w:rFonts w:ascii="Times New Roman" w:hAnsi="Times New Roman" w:cs="Times New Roman"/>
          <w:sz w:val="24"/>
          <w:szCs w:val="24"/>
        </w:rPr>
        <w:t xml:space="preserve">sampai </w:t>
      </w:r>
      <w:r w:rsidRPr="0095734E">
        <w:rPr>
          <w:rFonts w:ascii="Times New Roman" w:hAnsi="Times New Roman" w:cs="Times New Roman"/>
          <w:sz w:val="24"/>
          <w:szCs w:val="24"/>
        </w:rPr>
        <w:t>melibatkan aktor-</w:t>
      </w:r>
      <w:r>
        <w:rPr>
          <w:rFonts w:ascii="Times New Roman" w:hAnsi="Times New Roman" w:cs="Times New Roman"/>
          <w:sz w:val="24"/>
          <w:szCs w:val="24"/>
        </w:rPr>
        <w:t>aktor eksternal</w:t>
      </w:r>
      <w:r w:rsidRPr="0095734E">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 xml:space="preserve">Agus Harimurti Yudhoyono (AHY), </w:t>
      </w:r>
      <w:r>
        <w:rPr>
          <w:rFonts w:ascii="Times New Roman" w:hAnsi="Times New Roman" w:cs="Times New Roman"/>
          <w:sz w:val="24"/>
          <w:szCs w:val="24"/>
        </w:rPr>
        <w:t xml:space="preserve">ketua umum Partai Demokrat saat itu, </w:t>
      </w:r>
      <w:r w:rsidRPr="0095734E">
        <w:rPr>
          <w:rFonts w:ascii="Times New Roman" w:hAnsi="Times New Roman" w:cs="Times New Roman"/>
          <w:sz w:val="24"/>
          <w:szCs w:val="24"/>
        </w:rPr>
        <w:t>bersitegang dengan kelompok</w:t>
      </w:r>
      <w:r>
        <w:rPr>
          <w:rFonts w:ascii="Times New Roman" w:hAnsi="Times New Roman" w:cs="Times New Roman"/>
          <w:sz w:val="24"/>
          <w:szCs w:val="24"/>
        </w:rPr>
        <w:t xml:space="preserve"> yang </w:t>
      </w:r>
      <w:r w:rsidRPr="0095734E">
        <w:rPr>
          <w:rFonts w:ascii="Times New Roman" w:hAnsi="Times New Roman" w:cs="Times New Roman"/>
          <w:sz w:val="24"/>
          <w:szCs w:val="24"/>
        </w:rPr>
        <w:t xml:space="preserve">tidak lagi menganggap sah </w:t>
      </w:r>
      <w:r>
        <w:rPr>
          <w:rFonts w:ascii="Times New Roman" w:hAnsi="Times New Roman" w:cs="Times New Roman"/>
          <w:sz w:val="24"/>
          <w:szCs w:val="24"/>
        </w:rPr>
        <w:t>kepemimpinannya. Belakangan, muncul fakta bahwa beberapa tokoh senior partai yang sudah dipecat seperti</w:t>
      </w:r>
      <w:r w:rsidRPr="0095734E">
        <w:rPr>
          <w:rFonts w:ascii="Times New Roman" w:hAnsi="Times New Roman" w:cs="Times New Roman"/>
          <w:sz w:val="24"/>
          <w:szCs w:val="24"/>
        </w:rPr>
        <w:t xml:space="preserve"> Johni Allen Marbun</w:t>
      </w:r>
      <w:r>
        <w:rPr>
          <w:rFonts w:ascii="Times New Roman" w:hAnsi="Times New Roman" w:cs="Times New Roman"/>
          <w:sz w:val="24"/>
          <w:szCs w:val="24"/>
        </w:rPr>
        <w:t xml:space="preserve"> dan Darmizal, terlibat dalam proses kemunculan kelompok tersebut. Menariknya, meski sudah dipecat, kelompok tersebut malah </w:t>
      </w:r>
      <w:r w:rsidRPr="0095734E">
        <w:rPr>
          <w:rFonts w:ascii="Times New Roman" w:hAnsi="Times New Roman" w:cs="Times New Roman"/>
          <w:sz w:val="24"/>
          <w:szCs w:val="24"/>
        </w:rPr>
        <w:t>menggelar Kongres Luar Biasa Partai Demokrat di Deli Serdang</w:t>
      </w:r>
      <w:r>
        <w:rPr>
          <w:rFonts w:ascii="Times New Roman" w:hAnsi="Times New Roman" w:cs="Times New Roman"/>
          <w:sz w:val="24"/>
          <w:szCs w:val="24"/>
        </w:rPr>
        <w:t>, Sumatera Utara,</w:t>
      </w:r>
      <w:r w:rsidRPr="0095734E">
        <w:rPr>
          <w:rFonts w:ascii="Times New Roman" w:hAnsi="Times New Roman" w:cs="Times New Roman"/>
          <w:sz w:val="24"/>
          <w:szCs w:val="24"/>
        </w:rPr>
        <w:t xml:space="preserve"> pada 5 Maret 2021</w:t>
      </w:r>
      <w:r>
        <w:rPr>
          <w:rFonts w:ascii="Times New Roman" w:hAnsi="Times New Roman" w:cs="Times New Roman"/>
          <w:sz w:val="24"/>
          <w:szCs w:val="24"/>
        </w:rPr>
        <w:t xml:space="preserve"> dengan agenda utama memilih ketua um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liputan6.com/news/read/2830415/jhoni-allen-beberkan-landasan-hukum-klb-demokrat-di-deli-serdang","accessed":{"date-parts":[["2021","6","18"]]},"author":[{"dropping-particle":"","family":"Qodar","given":"Nafiysul","non-dropping-particle":"","parse-names":false,"suffix":""}],"container-title":"detik.com","id":"ITEM-1","issued":{"date-parts":[["2021"]]},"title":"Jhoni Allen Beberkan Landasan Hukum KLB Demokrat di Deli Serdang","type":"webpage"},"uris":["http://www.mendeley.com/documents/?uuid=703b64ef-3e3b-4524-86e1-3249e649a9d0"]}],"mendeley":{"formattedCitation":"(Qodar, 2021)","plainTextFormattedCitation":"(Qodar, 2021)","previouslyFormattedCitation":"(Qodar,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Qodar, 2021)</w:t>
      </w:r>
      <w:r>
        <w:rPr>
          <w:rFonts w:ascii="Times New Roman" w:hAnsi="Times New Roman" w:cs="Times New Roman"/>
          <w:sz w:val="24"/>
          <w:szCs w:val="24"/>
        </w:rPr>
        <w:fldChar w:fldCharType="end"/>
      </w:r>
      <w:r w:rsidRPr="0095734E">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Saling melapor kepada pihak berwajib</w:t>
      </w:r>
      <w:r>
        <w:rPr>
          <w:rFonts w:ascii="Times New Roman" w:hAnsi="Times New Roman" w:cs="Times New Roman"/>
          <w:sz w:val="24"/>
          <w:szCs w:val="24"/>
        </w:rPr>
        <w:t xml:space="preserve"> lantas menjadi aktivitas reguler</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kedua belah pihak saat 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eritasatu.com/nasional/746099/saling-lapor-demokrat-mabes-polri-bakal-klarifikasi-dan-gelar-perkara","accessed":{"date-parts":[["2021","7","1"]]},"author":[{"dropping-particle":"","family":"Arnaz","given":"Farouk","non-dropping-particle":"","parse-names":false,"suffix":""}],"container-title":"beritasatu.com","id":"ITEM-1","issued":{"date-parts":[["2021"]]},"title":"Saling Lapor Demokrat, Mabes Polri Bakal Klarifikasi dan Gelar Perkara","type":"webpage"},"uris":["http://www.mendeley.com/documents/?uuid=58b661e9-af5f-4f0b-a56f-272d84c07edd"]}],"mendeley":{"formattedCitation":"(Arnaz, 2021)","plainTextFormattedCitation":"(Arnaz, 2021)","previouslyFormattedCitation":"(Arnaz, 2021)"},"properties":{"noteIndex":0},"schema":"https://github.com/citation-style-language/schema/raw/master/csl-citation.json"}</w:instrText>
      </w:r>
      <w:r>
        <w:rPr>
          <w:rFonts w:ascii="Times New Roman" w:hAnsi="Times New Roman" w:cs="Times New Roman"/>
          <w:sz w:val="24"/>
          <w:szCs w:val="24"/>
        </w:rPr>
        <w:fldChar w:fldCharType="separate"/>
      </w:r>
      <w:r w:rsidRPr="00D317B6">
        <w:rPr>
          <w:rFonts w:ascii="Times New Roman" w:hAnsi="Times New Roman" w:cs="Times New Roman"/>
          <w:noProof/>
          <w:sz w:val="24"/>
          <w:szCs w:val="24"/>
        </w:rPr>
        <w:t>(Arnaz, 2021)</w:t>
      </w:r>
      <w:r>
        <w:rPr>
          <w:rFonts w:ascii="Times New Roman" w:hAnsi="Times New Roman" w:cs="Times New Roman"/>
          <w:sz w:val="24"/>
          <w:szCs w:val="24"/>
        </w:rPr>
        <w:fldChar w:fldCharType="end"/>
      </w:r>
      <w:r w:rsidRPr="0095734E">
        <w:rPr>
          <w:rFonts w:ascii="Times New Roman" w:hAnsi="Times New Roman" w:cs="Times New Roman"/>
          <w:sz w:val="24"/>
          <w:szCs w:val="24"/>
        </w:rPr>
        <w:t xml:space="preserve">. </w:t>
      </w:r>
      <w:r>
        <w:rPr>
          <w:rFonts w:ascii="Times New Roman" w:hAnsi="Times New Roman" w:cs="Times New Roman"/>
          <w:sz w:val="24"/>
          <w:szCs w:val="24"/>
        </w:rPr>
        <w:t>Puncaknya, Moeldoko, yang saat itu masih aktif</w:t>
      </w:r>
      <w:r w:rsidRPr="0095734E">
        <w:rPr>
          <w:rFonts w:ascii="Times New Roman" w:hAnsi="Times New Roman" w:cs="Times New Roman"/>
          <w:sz w:val="24"/>
          <w:szCs w:val="24"/>
        </w:rPr>
        <w:t xml:space="preserve"> menjadi Kepala Kantor Staf Kepresidenan (KSP), didaulat oleh peserta kongres untuk menjadi ketua umum menggantikan AHY. Meski hanya melalui telepon genggam</w:t>
      </w:r>
      <w:r>
        <w:rPr>
          <w:rFonts w:ascii="Times New Roman" w:hAnsi="Times New Roman" w:cs="Times New Roman"/>
          <w:sz w:val="24"/>
          <w:szCs w:val="24"/>
        </w:rPr>
        <w:t xml:space="preserve"> karena masih berada di Jakarta, Moeldoko lantas menerima amanat</w:t>
      </w:r>
      <w:r w:rsidRPr="0095734E">
        <w:rPr>
          <w:rFonts w:ascii="Times New Roman" w:hAnsi="Times New Roman" w:cs="Times New Roman"/>
          <w:sz w:val="24"/>
          <w:szCs w:val="24"/>
        </w:rPr>
        <w:t xml:space="preserve">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etik.com/berita/d-5482485/moeldoko-via-telepon-di-klb-demokrat-saya-terima-jadi-ketum","accessed":{"date-parts":[["2021","6","14"]]},"author":[{"dropping-particle":"","family":"detikcom","given":"tim","non-dropping-particle":"","parse-names":false,"suffix":""}],"container-title":"detik.com","id":"ITEM-1","issued":{"date-parts":[["2021"]]},"title":"Moeldoko Via Telepon di KLB Demokrat: Saya Terima Jadi Ketum!","type":"webpage"},"uris":["http://www.mendeley.com/documents/?uuid=f924f4b6-b71c-4680-86d1-c20e91ea6784"]}],"mendeley":{"formattedCitation":"(detikcom, 2021b)","plainTextFormattedCitation":"(detikcom, 2021b)","previouslyFormattedCitation":"(detikcom, 2021b)"},"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detikcom, 2021b)</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Menariknya, sebelum didaulat untuk menjadi ketua umum Partai Demokrat versi KLB-DS, Moeldoko belum memiliki Kartu Tanda Anggota (KTA). Artinya, Moeldoko belum pernah menjadi kader Partai Demokrat sebelu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republika.co.id/berita/qpp0qc284/demokrat-kartu-anggota-moeldoko-tidak-pernah-diteken-ahy","accessed":{"date-parts":[["2021","7","1"]]},"author":[{"dropping-particle":"","family":"Putra, Suryarandika","given":"YMP","non-dropping-particle":"","parse-names":false,"suffix":""}],"container-title":"republika.co.id","id":"ITEM-1","issued":{"date-parts":[["2021"]]},"title":"Demokrat: Kartu Anggota Moeldoko Tidak Pernah Diteken AHY","type":"webpage"},"uris":["http://www.mendeley.com/documents/?uuid=95e0f88b-b8a2-46d8-a6e2-6f1a13dbde39"]}],"mendeley":{"formattedCitation":"(Putra, Suryarandika, 2021)","plainTextFormattedCitation":"(Putra, Suryarandika, 2021)","previouslyFormattedCitation":"(Putra, Suryarandika,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Putra, Suryarandika, 2021)</w:t>
      </w:r>
      <w:r>
        <w:rPr>
          <w:rFonts w:ascii="Times New Roman" w:hAnsi="Times New Roman" w:cs="Times New Roman"/>
          <w:sz w:val="24"/>
          <w:szCs w:val="24"/>
        </w:rPr>
        <w:fldChar w:fldCharType="end"/>
      </w:r>
      <w:r>
        <w:rPr>
          <w:rFonts w:ascii="Times New Roman" w:hAnsi="Times New Roman" w:cs="Times New Roman"/>
          <w:sz w:val="24"/>
          <w:szCs w:val="24"/>
        </w:rPr>
        <w:t>.</w:t>
      </w:r>
      <w:r w:rsidRPr="0095734E">
        <w:rPr>
          <w:rFonts w:ascii="Times New Roman" w:hAnsi="Times New Roman" w:cs="Times New Roman"/>
          <w:sz w:val="24"/>
          <w:szCs w:val="24"/>
        </w:rPr>
        <w:t xml:space="preserve"> </w:t>
      </w:r>
      <w:r>
        <w:rPr>
          <w:rFonts w:ascii="Times New Roman" w:hAnsi="Times New Roman" w:cs="Times New Roman"/>
          <w:sz w:val="24"/>
          <w:szCs w:val="24"/>
        </w:rPr>
        <w:t>Selanjutnya, kongres tersebut</w:t>
      </w:r>
      <w:r w:rsidRPr="0095734E">
        <w:rPr>
          <w:rFonts w:ascii="Times New Roman" w:hAnsi="Times New Roman" w:cs="Times New Roman"/>
          <w:sz w:val="24"/>
          <w:szCs w:val="24"/>
        </w:rPr>
        <w:t xml:space="preserve"> mengajukan </w:t>
      </w:r>
      <w:r>
        <w:rPr>
          <w:rFonts w:ascii="Times New Roman" w:hAnsi="Times New Roman" w:cs="Times New Roman"/>
          <w:sz w:val="24"/>
          <w:szCs w:val="24"/>
        </w:rPr>
        <w:t xml:space="preserve">susunan kepengurusan dan </w:t>
      </w:r>
      <w:r w:rsidRPr="0095734E">
        <w:rPr>
          <w:rFonts w:ascii="Times New Roman" w:hAnsi="Times New Roman" w:cs="Times New Roman"/>
          <w:sz w:val="24"/>
          <w:szCs w:val="24"/>
        </w:rPr>
        <w:t xml:space="preserve">Anggaran </w:t>
      </w:r>
      <w:r>
        <w:rPr>
          <w:rFonts w:ascii="Times New Roman" w:hAnsi="Times New Roman" w:cs="Times New Roman"/>
          <w:sz w:val="24"/>
          <w:szCs w:val="24"/>
        </w:rPr>
        <w:t>Dasar</w:t>
      </w:r>
      <w:r w:rsidRPr="0095734E">
        <w:rPr>
          <w:rFonts w:ascii="Times New Roman" w:hAnsi="Times New Roman" w:cs="Times New Roman"/>
          <w:sz w:val="24"/>
          <w:szCs w:val="24"/>
        </w:rPr>
        <w:t>–Anggaran Ru</w:t>
      </w:r>
      <w:r>
        <w:rPr>
          <w:rFonts w:ascii="Times New Roman" w:hAnsi="Times New Roman" w:cs="Times New Roman"/>
          <w:sz w:val="24"/>
          <w:szCs w:val="24"/>
        </w:rPr>
        <w:t>mah Tangga (AD-ART) versi kelompok tersebut</w:t>
      </w:r>
      <w:r w:rsidRPr="0095734E">
        <w:rPr>
          <w:rFonts w:ascii="Times New Roman" w:hAnsi="Times New Roman" w:cs="Times New Roman"/>
          <w:sz w:val="24"/>
          <w:szCs w:val="24"/>
        </w:rPr>
        <w:t xml:space="preserve"> ke Kementerian Hukum dan Hak Asasi Manusia (Kemenkumham)</w:t>
      </w:r>
      <w:r>
        <w:rPr>
          <w:rFonts w:ascii="Times New Roman" w:hAnsi="Times New Roman" w:cs="Times New Roman"/>
          <w:sz w:val="24"/>
          <w:szCs w:val="24"/>
        </w:rPr>
        <w:t xml:space="preserve"> agar disahkan</w:t>
      </w:r>
      <w:r w:rsidRPr="0095734E">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Namun demikian, p</w:t>
      </w:r>
      <w:r w:rsidRPr="0095734E">
        <w:rPr>
          <w:rFonts w:ascii="Times New Roman" w:hAnsi="Times New Roman" w:cs="Times New Roman"/>
          <w:sz w:val="24"/>
          <w:szCs w:val="24"/>
        </w:rPr>
        <w:t>ada</w:t>
      </w:r>
      <w:r>
        <w:rPr>
          <w:rFonts w:ascii="Times New Roman" w:hAnsi="Times New Roman" w:cs="Times New Roman"/>
          <w:sz w:val="24"/>
          <w:szCs w:val="24"/>
        </w:rPr>
        <w:t xml:space="preserve"> 31 Maret 2021, Menteri Hukum dan Hak </w:t>
      </w:r>
      <w:r w:rsidRPr="0095734E">
        <w:rPr>
          <w:rFonts w:ascii="Times New Roman" w:hAnsi="Times New Roman" w:cs="Times New Roman"/>
          <w:sz w:val="24"/>
          <w:szCs w:val="24"/>
        </w:rPr>
        <w:t>Asasi Manusia (Menkumham) Yason</w:t>
      </w:r>
      <w:r>
        <w:rPr>
          <w:rFonts w:ascii="Times New Roman" w:hAnsi="Times New Roman" w:cs="Times New Roman"/>
          <w:sz w:val="24"/>
          <w:szCs w:val="24"/>
        </w:rPr>
        <w:t>n</w:t>
      </w:r>
      <w:r w:rsidRPr="0095734E">
        <w:rPr>
          <w:rFonts w:ascii="Times New Roman" w:hAnsi="Times New Roman" w:cs="Times New Roman"/>
          <w:sz w:val="24"/>
          <w:szCs w:val="24"/>
        </w:rPr>
        <w:t xml:space="preserve">a Laoly, </w:t>
      </w:r>
      <w:r>
        <w:rPr>
          <w:rFonts w:ascii="Times New Roman" w:hAnsi="Times New Roman" w:cs="Times New Roman"/>
          <w:sz w:val="24"/>
          <w:szCs w:val="24"/>
        </w:rPr>
        <w:t>didampingi oleh</w:t>
      </w:r>
      <w:r w:rsidRPr="0095734E">
        <w:rPr>
          <w:rFonts w:ascii="Times New Roman" w:hAnsi="Times New Roman" w:cs="Times New Roman"/>
          <w:sz w:val="24"/>
          <w:szCs w:val="24"/>
        </w:rPr>
        <w:t xml:space="preserve"> Menteri Koordinator Politik Huku</w:t>
      </w:r>
      <w:r>
        <w:rPr>
          <w:rFonts w:ascii="Times New Roman" w:hAnsi="Times New Roman" w:cs="Times New Roman"/>
          <w:sz w:val="24"/>
          <w:szCs w:val="24"/>
        </w:rPr>
        <w:t>m dan Keamanan (Menko Polhukam) Mahfud MD, secara resmi menyampaikan bahwa kepengurusan Partai Demokrat KLB-DS tidak sah. Atau de</w:t>
      </w:r>
      <w:r w:rsidRPr="0095734E">
        <w:rPr>
          <w:rFonts w:ascii="Times New Roman" w:hAnsi="Times New Roman" w:cs="Times New Roman"/>
          <w:sz w:val="24"/>
          <w:szCs w:val="24"/>
        </w:rPr>
        <w:t>ngan kata lain,</w:t>
      </w:r>
      <w:r>
        <w:rPr>
          <w:rFonts w:ascii="Times New Roman" w:hAnsi="Times New Roman" w:cs="Times New Roman"/>
          <w:sz w:val="24"/>
          <w:szCs w:val="24"/>
        </w:rPr>
        <w:t xml:space="preserve"> pemerintah memilih untuk tetap bertahan pada </w:t>
      </w:r>
      <w:r>
        <w:rPr>
          <w:rFonts w:ascii="Times New Roman" w:hAnsi="Times New Roman" w:cs="Times New Roman"/>
          <w:i/>
          <w:sz w:val="24"/>
          <w:szCs w:val="24"/>
        </w:rPr>
        <w:t xml:space="preserve">status </w:t>
      </w:r>
      <w:r w:rsidRPr="00576497">
        <w:rPr>
          <w:rFonts w:ascii="Times New Roman" w:hAnsi="Times New Roman" w:cs="Times New Roman"/>
          <w:i/>
          <w:sz w:val="24"/>
          <w:szCs w:val="24"/>
        </w:rPr>
        <w:t>qu</w:t>
      </w:r>
      <w:r>
        <w:rPr>
          <w:rFonts w:ascii="Times New Roman" w:hAnsi="Times New Roman" w:cs="Times New Roman"/>
          <w:i/>
          <w:sz w:val="24"/>
          <w:szCs w:val="24"/>
        </w:rPr>
        <w:t xml:space="preserve">o </w:t>
      </w:r>
      <w:r w:rsidRPr="00576497">
        <w:rPr>
          <w:rFonts w:ascii="Times New Roman" w:hAnsi="Times New Roman" w:cs="Times New Roman"/>
          <w:sz w:val="24"/>
          <w:szCs w:val="24"/>
        </w:rPr>
        <w:t>nya</w:t>
      </w:r>
      <w:r>
        <w:rPr>
          <w:rFonts w:ascii="Times New Roman" w:hAnsi="Times New Roman" w:cs="Times New Roman"/>
          <w:sz w:val="24"/>
          <w:szCs w:val="24"/>
        </w:rPr>
        <w:t>. Yaitu hanya mengakui P</w:t>
      </w:r>
      <w:r w:rsidRPr="0095734E">
        <w:rPr>
          <w:rFonts w:ascii="Times New Roman" w:hAnsi="Times New Roman" w:cs="Times New Roman"/>
          <w:sz w:val="24"/>
          <w:szCs w:val="24"/>
        </w:rPr>
        <w:t xml:space="preserve">artai </w:t>
      </w:r>
      <w:r>
        <w:rPr>
          <w:rFonts w:ascii="Times New Roman" w:hAnsi="Times New Roman" w:cs="Times New Roman"/>
          <w:sz w:val="24"/>
          <w:szCs w:val="24"/>
        </w:rPr>
        <w:t xml:space="preserve">Demokrat yang dipimpin AHY sebagai partai yang s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47868/tolak-sahkan-klb-demokrat-kubu-moeldoko-yasonna-laoly-pemerintah-objektif","accessed":{"date-parts":[["2021","6","20"]]},"author":[{"dropping-particle":"","family":"Budiman","given":"Aditya","non-dropping-particle":"","parse-names":false,"suffix":""}],"container-title":"Tempo.co","id":"ITEM-1","issued":{"date-parts":[["2021"]]},"title":"Tolak Sahkan KLB Demokrat Kubu Moeldoko, Yasonna Laoly: Pemerintah Objektif","type":"webpage"},"uris":["http://www.mendeley.com/documents/?uuid=87596824-c074-4cee-bdc5-ea732ea9447e"]}],"mendeley":{"formattedCitation":"(Budiman, 2021)","plainTextFormattedCitation":"(Budiman, 2021)","previouslyFormattedCitation":"(Budiman, 2021)"},"properties":{"noteIndex":0},"schema":"https://github.com/citation-style-language/schema/raw/master/csl-citation.json"}</w:instrText>
      </w:r>
      <w:r>
        <w:rPr>
          <w:rFonts w:ascii="Times New Roman" w:hAnsi="Times New Roman" w:cs="Times New Roman"/>
          <w:sz w:val="24"/>
          <w:szCs w:val="24"/>
        </w:rPr>
        <w:fldChar w:fldCharType="separate"/>
      </w:r>
      <w:r w:rsidRPr="00E02F17">
        <w:rPr>
          <w:rFonts w:ascii="Times New Roman" w:hAnsi="Times New Roman" w:cs="Times New Roman"/>
          <w:noProof/>
          <w:sz w:val="24"/>
          <w:szCs w:val="24"/>
        </w:rPr>
        <w:t>(Budiman, 2021)</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Faksionalisme, sekali lagi</w:t>
      </w:r>
      <w:r w:rsidRPr="0095734E">
        <w:rPr>
          <w:rFonts w:ascii="Times New Roman" w:hAnsi="Times New Roman" w:cs="Times New Roman"/>
          <w:sz w:val="24"/>
          <w:szCs w:val="24"/>
        </w:rPr>
        <w:t>,</w:t>
      </w:r>
      <w:r>
        <w:rPr>
          <w:rFonts w:ascii="Times New Roman" w:hAnsi="Times New Roman" w:cs="Times New Roman"/>
          <w:sz w:val="24"/>
          <w:szCs w:val="24"/>
        </w:rPr>
        <w:t xml:space="preserve"> terbukti</w:t>
      </w:r>
      <w:r w:rsidRPr="0095734E">
        <w:rPr>
          <w:rFonts w:ascii="Times New Roman" w:hAnsi="Times New Roman" w:cs="Times New Roman"/>
          <w:sz w:val="24"/>
          <w:szCs w:val="24"/>
        </w:rPr>
        <w:t xml:space="preserve"> menjadi unsur penting </w:t>
      </w:r>
      <w:r>
        <w:rPr>
          <w:rFonts w:ascii="Times New Roman" w:hAnsi="Times New Roman" w:cs="Times New Roman"/>
          <w:sz w:val="24"/>
          <w:szCs w:val="24"/>
        </w:rPr>
        <w:t>yang memberi kerangka atas</w:t>
      </w:r>
      <w:r w:rsidRPr="0095734E">
        <w:rPr>
          <w:rFonts w:ascii="Times New Roman" w:hAnsi="Times New Roman" w:cs="Times New Roman"/>
          <w:sz w:val="24"/>
          <w:szCs w:val="24"/>
        </w:rPr>
        <w:t xml:space="preserve"> dinamika partai politik</w:t>
      </w:r>
      <w:r>
        <w:rPr>
          <w:rFonts w:ascii="Times New Roman" w:hAnsi="Times New Roman" w:cs="Times New Roman"/>
          <w:sz w:val="24"/>
          <w:szCs w:val="24"/>
        </w:rPr>
        <w:t xml:space="preserve"> yang terjadi</w:t>
      </w:r>
      <w:r w:rsidRPr="0095734E">
        <w:rPr>
          <w:rFonts w:ascii="Times New Roman" w:hAnsi="Times New Roman" w:cs="Times New Roman"/>
          <w:sz w:val="24"/>
          <w:szCs w:val="24"/>
        </w:rPr>
        <w:t xml:space="preserve"> di Indonesia. Menggunakan rumus</w:t>
      </w:r>
      <w:r>
        <w:rPr>
          <w:rFonts w:ascii="Times New Roman" w:hAnsi="Times New Roman" w:cs="Times New Roman"/>
          <w:sz w:val="24"/>
          <w:szCs w:val="24"/>
        </w:rPr>
        <w:t xml:space="preserve">an masalah turunan, apa saja indikator faksionalisme, </w:t>
      </w:r>
      <w:r w:rsidRPr="0095734E">
        <w:rPr>
          <w:rFonts w:ascii="Times New Roman" w:hAnsi="Times New Roman" w:cs="Times New Roman"/>
          <w:sz w:val="24"/>
          <w:szCs w:val="24"/>
        </w:rPr>
        <w:t>bagaimana faksionalisme dibentuk</w:t>
      </w:r>
      <w:r>
        <w:rPr>
          <w:rFonts w:ascii="Times New Roman" w:hAnsi="Times New Roman" w:cs="Times New Roman"/>
          <w:sz w:val="24"/>
          <w:szCs w:val="24"/>
        </w:rPr>
        <w:t xml:space="preserve"> dan bagaimana faksionalisme mempengaruhi partai politik,</w:t>
      </w:r>
      <w:r w:rsidRPr="0095734E">
        <w:rPr>
          <w:rFonts w:ascii="Times New Roman" w:hAnsi="Times New Roman" w:cs="Times New Roman"/>
          <w:sz w:val="24"/>
          <w:szCs w:val="24"/>
        </w:rPr>
        <w:t xml:space="preserve"> penelitian ini berupaya un</w:t>
      </w:r>
      <w:r>
        <w:rPr>
          <w:rFonts w:ascii="Times New Roman" w:hAnsi="Times New Roman" w:cs="Times New Roman"/>
          <w:sz w:val="24"/>
          <w:szCs w:val="24"/>
        </w:rPr>
        <w:t>tuk memperbarui posisi</w:t>
      </w:r>
      <w:r w:rsidRPr="0095734E">
        <w:rPr>
          <w:rFonts w:ascii="Times New Roman" w:hAnsi="Times New Roman" w:cs="Times New Roman"/>
          <w:sz w:val="24"/>
          <w:szCs w:val="24"/>
        </w:rPr>
        <w:t xml:space="preserve"> faksionalisme</w:t>
      </w:r>
      <w:r>
        <w:rPr>
          <w:rFonts w:ascii="Times New Roman" w:hAnsi="Times New Roman" w:cs="Times New Roman"/>
          <w:sz w:val="24"/>
          <w:szCs w:val="24"/>
        </w:rPr>
        <w:t xml:space="preserve"> dalam topik kajian partai politik dan elektoral.</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Adapun faksi dan faksionalisme dalam penelitian ini akan digunakan dalam situasi yang berbeda. Faksi akan digunakan untuk menjelaskan kelompok aktor, sementara faksionalisme akan digunakan untuk menjelaskan proses yang terjadi pasca relasi kuasa-menguasai antar faksi terjadi. Adapun di dalam penjelasan mengenai kelompok aktor tersebut, penelitian ini akan membandingkan dinamika faksionalisme yang terjadi antara Ganjar-PDIP dan Partai Demokrat-KLB-DS. Ganjar akan lebih banyak dibicarakan sebagai individu, sementara PDIP akan dibicarakan satu paket dengan Puan sebagai organisasi. Sehingga sebagai diksi, PDIP dan Puan akan muncul secara bergantian. Sementara Partai Demokrat, AHY dan KLB-DS akan sama-sama dipandang sebagai unit organisasional. Meski demikian, Partai Demokrat-AHY dan KLB-DS tetap akan dibaca sebagai kelompok terpisah.</w:t>
      </w:r>
    </w:p>
    <w:p w:rsidR="004A1867" w:rsidRPr="0095734E" w:rsidRDefault="004A1867" w:rsidP="008F3FA3">
      <w:pPr>
        <w:spacing w:after="0" w:line="240" w:lineRule="auto"/>
        <w:contextualSpacing/>
        <w:jc w:val="both"/>
        <w:rPr>
          <w:rFonts w:ascii="Times New Roman" w:hAnsi="Times New Roman" w:cs="Times New Roman"/>
          <w:b/>
          <w:sz w:val="24"/>
          <w:szCs w:val="24"/>
        </w:rPr>
      </w:pPr>
    </w:p>
    <w:p w:rsidR="004A1867" w:rsidRPr="000B00D6" w:rsidRDefault="004A1867" w:rsidP="008F3FA3">
      <w:pPr>
        <w:spacing w:after="0" w:line="240" w:lineRule="auto"/>
        <w:jc w:val="both"/>
        <w:rPr>
          <w:rFonts w:ascii="Times New Roman" w:hAnsi="Times New Roman" w:cs="Times New Roman"/>
          <w:b/>
          <w:sz w:val="24"/>
          <w:szCs w:val="24"/>
        </w:rPr>
      </w:pPr>
      <w:r w:rsidRPr="000B00D6">
        <w:rPr>
          <w:rFonts w:ascii="Times New Roman" w:hAnsi="Times New Roman" w:cs="Times New Roman"/>
          <w:b/>
          <w:sz w:val="24"/>
          <w:szCs w:val="24"/>
        </w:rPr>
        <w:t>Tinjauan Pustaka</w:t>
      </w:r>
    </w:p>
    <w:p w:rsidR="004A1867"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bagai sebuah konsep, faksionalisme telah menjadi kerangka berpikir bagi banyak peristiwa. Baik bagi peristiwa yang terjadi di tingkat penyelenggaraan kekuasaan regional maupun lokal, maupun bagi peristiwa yang terjadi di periodisasi zaman kerajaan, penjajahan maupun pasca-kemerdekaan. Dampaknya, faksionalisme telah menjadi topik penting bagi begitu banyak hasil penelitian.</w:t>
      </w:r>
    </w:p>
    <w:p w:rsidR="004A1867"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penelitian ini akan terlebih dulu menyajikan dua hasil penelitian yang terjadi dalam konteks regional. Pertama, hasil penelitian yang dilakukan oleh Abidin (2020). Mengambil Korea Utara sebagai fokus, penelitian tersebut, secara rinci menjelaskan dinamika yang terjadi pada periode awal pembentukan negara yang ternyata berhubungan erat dengan faksionalisme. Setelah melalui berbagai situasi, Korea Utara, menurut penelitian tersebut, pada akhirnya berhasil menyatukan faksi-faksi yang muncul dan berkontestasi kala itu, yaitu faksi nasionalis Cho Man-shik, faksi sosialis Chinese Yenan dan faksi Manchur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diakronika/vol20-iss1/135","ISSN":"1411-1764","abstract":"Penelitian ini bertujuan untuk mengungkap dinamika sejarah politik Korea Utara, khususnya terkait strategi politik Korea Utara tahun 1948 sampai 2011, yang digunakan oleh dinasti Kim untuk mempertahankan kekuasaan politiknya selama hampir delapan puluh tahun. Metode penelitian adalah kajian pustaka terkait sejarah Korea Utara. Temuan penelitian menunjukkan bahwa dinasti politik di Korea Utara menyusun strategi preventif dan represif dalam bentuk ideologi negara yaitu ideologi Juche. Ideologi Juche merupakan akulturasi dari semangat komunis dan budaya setempat yang berkembang sejalan dengan proses de-Stalinisasi (1956) di Korea Utara. Penguatan birokrasi dan militer yang loyal diupayakan sebagai alat pengendali masa. Penggunaan teror juga diterapkan sebagai bentuk langkah represi terhadap para oposan dalam negeri. Melalui strategi politik tersebut, dinasti Kim dapat bertahan dari tantangan politik internal dan mendapatkan loyalitas rakyat secara berkesinambungan.","author":[{"dropping-particle":"","family":"Abidin","given":"Nur Fatah","non-dropping-particle":"","parse-names":false,"suffix":""}],"container-title":"Diakronika","id":"ITEM-1","issue":"1","issued":{"date-parts":[["2020"]]},"page":"61","title":"Dinamika Politik, Heriofikasi KIM IL SUNG, dan Ideologi Juche di Korea Utara (1948-2011)","type":"article-journal","volume":"20"},"uris":["http://www.mendeley.com/documents/?uuid=c5f497b7-960a-4256-a8c7-2f3b6ac48040"]}],"mendeley":{"formattedCitation":"(Abidin, 2020)","plainTextFormattedCitation":"(Abidin, 2020)","previouslyFormattedCitation":"(Abidin, 2020)"},"properties":{"noteIndex":0},"schema":"https://github.com/citation-style-language/schema/raw/master/csl-citation.json"}</w:instrText>
      </w:r>
      <w:r>
        <w:rPr>
          <w:rFonts w:ascii="Times New Roman" w:hAnsi="Times New Roman" w:cs="Times New Roman"/>
          <w:sz w:val="24"/>
          <w:szCs w:val="24"/>
        </w:rPr>
        <w:fldChar w:fldCharType="separate"/>
      </w:r>
      <w:r w:rsidRPr="00E02F17">
        <w:rPr>
          <w:rFonts w:ascii="Times New Roman" w:hAnsi="Times New Roman" w:cs="Times New Roman"/>
          <w:noProof/>
          <w:sz w:val="24"/>
          <w:szCs w:val="24"/>
        </w:rPr>
        <w:t>(Abidin, 2020)</w:t>
      </w:r>
      <w:r>
        <w:rPr>
          <w:rFonts w:ascii="Times New Roman" w:hAnsi="Times New Roman" w:cs="Times New Roman"/>
          <w:sz w:val="24"/>
          <w:szCs w:val="24"/>
        </w:rPr>
        <w:fldChar w:fldCharType="end"/>
      </w:r>
      <w:r>
        <w:rPr>
          <w:rFonts w:ascii="Times New Roman" w:hAnsi="Times New Roman" w:cs="Times New Roman"/>
          <w:sz w:val="24"/>
          <w:szCs w:val="24"/>
        </w:rPr>
        <w:t xml:space="preserve">. Kedua, terdapat pula hasil penelitian yang dilakukan oleh Dharmaputra (2011) yang menjelaskan tentang dinamika politik yang terjadi di Rusia. Meski tidak secara eksplisit membahas faksi, namun demikian penelitian tersebut tetap meletakkan faksionalisme pada momen-momen krusial. Termasuk ketika Dharmaputra mengutip pernyataan Bremmer dan Charap yang mengatakan bahwa pada periode kepemimpinan Putin, terjadi relasi kuasa-menguasai yang demikian erat antara tiga faksi yang muncul dalam tata kelola pemerintahan Rusia secara umum, yaitu faksi liberal yang dipimpin Gref dan Kudrin, faksi teknokrat yang dipimpin Medvedev dan faksi Siloviki yang dipimpin Igor Sechin, Viktor Ivanov dan Nikolai Patrushev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rmaputra","given":"Radityo","non-dropping-particle":"","parse-names":false,"suffix":""}],"container-title":"Global &amp; Strategis, Edisi Khusus","id":"ITEM-1","issued":{"date-parts":[["2011"]]},"page":"237-250","title":"Peran Identitas dalam Perubahan Sikap Rusia terkait Aksesi ke World Trade Organization","type":"article-journal"},"uris":["http://www.mendeley.com/documents/?uuid=4d602a12-cea7-499c-ac80-434c99f7fa09"]}],"mendeley":{"formattedCitation":"(Dharmaputra, 2011)","plainTextFormattedCitation":"(Dharmaputra, 2011)","previouslyFormattedCitation":"(Dharmaputra, 2011)"},"properties":{"noteIndex":0},"schema":"https://github.com/citation-style-language/schema/raw/master/csl-citation.json"}</w:instrText>
      </w:r>
      <w:r>
        <w:rPr>
          <w:rFonts w:ascii="Times New Roman" w:hAnsi="Times New Roman" w:cs="Times New Roman"/>
          <w:sz w:val="24"/>
          <w:szCs w:val="24"/>
        </w:rPr>
        <w:fldChar w:fldCharType="separate"/>
      </w:r>
      <w:r w:rsidRPr="00EF7BC8">
        <w:rPr>
          <w:rFonts w:ascii="Times New Roman" w:hAnsi="Times New Roman" w:cs="Times New Roman"/>
          <w:noProof/>
          <w:sz w:val="24"/>
          <w:szCs w:val="24"/>
        </w:rPr>
        <w:t>(Dharmaputra, 2011)</w:t>
      </w:r>
      <w:r>
        <w:rPr>
          <w:rFonts w:ascii="Times New Roman" w:hAnsi="Times New Roman" w:cs="Times New Roman"/>
          <w:sz w:val="24"/>
          <w:szCs w:val="24"/>
        </w:rPr>
        <w:fldChar w:fldCharType="end"/>
      </w:r>
      <w:r>
        <w:rPr>
          <w:rFonts w:ascii="Times New Roman" w:hAnsi="Times New Roman" w:cs="Times New Roman"/>
          <w:sz w:val="24"/>
          <w:szCs w:val="24"/>
        </w:rPr>
        <w:t xml:space="preserve">. Pada akhirnya, setidak-tidaknya, melalui dua hasil penelitian tersebut, jadi diketahui bahwa di ranah regional, faksionalisme telah mendapat ruang analisis yang cukup. </w:t>
      </w:r>
    </w:p>
    <w:p w:rsidR="004A1867"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mentara di ranah lokal, pembahasan mengenai faksionalisme bisa dimulai dari hasil penelitian Octaviani (2020) yang menjelaskan tentang empat (4) faksi yang muncul di tengah-tengah masyarakat Aceh ketika harus menghadapi kolonialisme Belanda pada periode 1911-194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Rahmat dan karunia-Nya, penulis mampu untuk menyelesaikan skripsi ini dengan judul “Tipologi Masyarakat Aceh Pada Perang Aceh-Belanda 1873-1942” … Selama penulis menyelesaikan penulisan skripsi ini, penulis banyak mengalami kendala serta hambatan …","author":[{"dropping-particle":"","family":"Octaviani","given":"H","non-dropping-particle":"","parse-names":false,"suffix":""}],"id":"ITEM-1","issued":{"date-parts":[["2020"]]},"title":"Tipologi Masyarakat Aceh Pada Perang Aceh-Belanda 1873-1942","type":"article-journal"},"uris":["http://www.mendeley.com/documents/?uuid=e63c7227-484b-420e-a301-63d3f2fd3430"]}],"mendeley":{"formattedCitation":"(Octaviani, 2020)","plainTextFormattedCitation":"(Octaviani, 2020)","previouslyFormattedCitation":"(Octaviani, 2020)"},"properties":{"noteIndex":0},"schema":"https://github.com/citation-style-language/schema/raw/master/csl-citation.json"}</w:instrText>
      </w:r>
      <w:r>
        <w:rPr>
          <w:rFonts w:ascii="Times New Roman" w:hAnsi="Times New Roman" w:cs="Times New Roman"/>
          <w:sz w:val="24"/>
          <w:szCs w:val="24"/>
        </w:rPr>
        <w:fldChar w:fldCharType="separate"/>
      </w:r>
      <w:r w:rsidRPr="00E02F17">
        <w:rPr>
          <w:rFonts w:ascii="Times New Roman" w:hAnsi="Times New Roman" w:cs="Times New Roman"/>
          <w:noProof/>
          <w:sz w:val="24"/>
          <w:szCs w:val="24"/>
        </w:rPr>
        <w:t>(Octaviani, 2020)</w:t>
      </w:r>
      <w:r>
        <w:rPr>
          <w:rFonts w:ascii="Times New Roman" w:hAnsi="Times New Roman" w:cs="Times New Roman"/>
          <w:sz w:val="24"/>
          <w:szCs w:val="24"/>
        </w:rPr>
        <w:fldChar w:fldCharType="end"/>
      </w:r>
      <w:r>
        <w:rPr>
          <w:rFonts w:ascii="Times New Roman" w:hAnsi="Times New Roman" w:cs="Times New Roman"/>
          <w:sz w:val="24"/>
          <w:szCs w:val="24"/>
        </w:rPr>
        <w:t xml:space="preserve">. Juga, hasil penelitian Made dan Putra (2018) yang memposisikan faksi sebagai bagian yang tidak terpisahkan dari konflik politik Kerajaan Mengwi di Bali pada periode 1823-187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de","given":"Ngurah","non-dropping-particle":"","parse-names":false,"suffix":""},{"dropping-particle":"","family":"Putra","given":"Agung","non-dropping-particle":"","parse-names":false,"suffix":""}],"id":"ITEM-1","issue":"2","issued":{"date-parts":[["2018"]]},"title":"Bara Agni di Kerajaan Mengwi ( 1823-1871 )","type":"article-journal","volume":"06"},"uris":["http://www.mendeley.com/documents/?uuid=74b46607-5cad-4185-ac99-02a507a1d09c"]}],"mendeley":{"formattedCitation":"(Made &amp; Putra, 2018)","plainTextFormattedCitation":"(Made &amp; Putra, 2018)","previouslyFormattedCitation":"(Made &amp; Putra, 2018)"},"properties":{"noteIndex":0},"schema":"https://github.com/citation-style-language/schema/raw/master/csl-citation.json"}</w:instrText>
      </w:r>
      <w:r>
        <w:rPr>
          <w:rFonts w:ascii="Times New Roman" w:hAnsi="Times New Roman" w:cs="Times New Roman"/>
          <w:sz w:val="24"/>
          <w:szCs w:val="24"/>
        </w:rPr>
        <w:fldChar w:fldCharType="separate"/>
      </w:r>
      <w:r w:rsidRPr="00E02F17">
        <w:rPr>
          <w:rFonts w:ascii="Times New Roman" w:hAnsi="Times New Roman" w:cs="Times New Roman"/>
          <w:noProof/>
          <w:sz w:val="24"/>
          <w:szCs w:val="24"/>
        </w:rPr>
        <w:t>(Made &amp; Putr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Pr="0095734E"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dapun dalam kajian kepartaian yang terjadi di ranah lokal, faksionalisme</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juga bisa ditelusuri dari beberapa hasil penelitian yang sudah dilakukan. Misalnya melalui hasil penelitian berjudul </w:t>
      </w:r>
      <w:r w:rsidRPr="006873FB">
        <w:rPr>
          <w:rFonts w:ascii="Times New Roman" w:hAnsi="Times New Roman" w:cs="Times New Roman"/>
          <w:i/>
          <w:sz w:val="24"/>
          <w:szCs w:val="24"/>
        </w:rPr>
        <w:t xml:space="preserve">Research Summary Political Party Factions and Internal Party Conflicts In Indonesia Under Reform Era </w:t>
      </w:r>
      <w:r>
        <w:rPr>
          <w:rFonts w:ascii="Times New Roman" w:hAnsi="Times New Roman" w:cs="Times New Roman"/>
          <w:sz w:val="24"/>
          <w:szCs w:val="24"/>
        </w:rPr>
        <w:t>yang dilakukan</w:t>
      </w:r>
      <w:r w:rsidRPr="006873FB">
        <w:rPr>
          <w:rFonts w:ascii="Times New Roman" w:hAnsi="Times New Roman" w:cs="Times New Roman"/>
          <w:sz w:val="24"/>
          <w:szCs w:val="24"/>
        </w:rPr>
        <w:t xml:space="preserve"> oleh Aisah P. B</w:t>
      </w:r>
      <w:r>
        <w:rPr>
          <w:rFonts w:ascii="Times New Roman" w:hAnsi="Times New Roman" w:cs="Times New Roman"/>
          <w:sz w:val="24"/>
          <w:szCs w:val="24"/>
        </w:rPr>
        <w:t>udiatri</w:t>
      </w:r>
      <w:r w:rsidRPr="006873FB">
        <w:rPr>
          <w:rFonts w:ascii="Times New Roman" w:hAnsi="Times New Roman" w:cs="Times New Roman"/>
          <w:sz w:val="24"/>
          <w:szCs w:val="24"/>
        </w:rPr>
        <w:t>., Syamsuddin H., Lili R.,</w:t>
      </w:r>
      <w:r>
        <w:rPr>
          <w:rFonts w:ascii="Times New Roman" w:hAnsi="Times New Roman" w:cs="Times New Roman"/>
          <w:sz w:val="24"/>
          <w:szCs w:val="24"/>
        </w:rPr>
        <w:t xml:space="preserve"> Sri Nuryanti., Moch. N., Devi D., dan</w:t>
      </w:r>
      <w:r w:rsidRPr="006873FB">
        <w:rPr>
          <w:rFonts w:ascii="Times New Roman" w:hAnsi="Times New Roman" w:cs="Times New Roman"/>
          <w:sz w:val="24"/>
          <w:szCs w:val="24"/>
        </w:rPr>
        <w:t xml:space="preserve"> Ridho I.H</w:t>
      </w:r>
      <w:r>
        <w:rPr>
          <w:rFonts w:ascii="Times New Roman" w:hAnsi="Times New Roman" w:cs="Times New Roman"/>
          <w:sz w:val="24"/>
          <w:szCs w:val="24"/>
        </w:rPr>
        <w:t xml:space="preserve"> pada 2017 yang berupaya untuk secara spesifik menyajikan</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faktor-faktor yang menyebabkan </w:t>
      </w:r>
      <w:r w:rsidRPr="0095734E">
        <w:rPr>
          <w:rFonts w:ascii="Times New Roman" w:hAnsi="Times New Roman" w:cs="Times New Roman"/>
          <w:sz w:val="24"/>
          <w:szCs w:val="24"/>
        </w:rPr>
        <w:t>terjadinya 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w:t>
      </w:r>
      <w:r>
        <w:rPr>
          <w:rFonts w:ascii="Times New Roman" w:hAnsi="Times New Roman" w:cs="Times New Roman"/>
          <w:sz w:val="24"/>
          <w:szCs w:val="24"/>
        </w:rPr>
        <w:t>Budiatri et. al lantas melakukan kategorisasi atas penyebab-penyebab faksionalisme tersebut</w:t>
      </w:r>
      <w:r w:rsidRPr="0095734E">
        <w:rPr>
          <w:rFonts w:ascii="Times New Roman" w:hAnsi="Times New Roman" w:cs="Times New Roman"/>
          <w:sz w:val="24"/>
          <w:szCs w:val="24"/>
        </w:rPr>
        <w:t xml:space="preserve"> ke dalam dua kategori; internal dan eksternal. Penyebab internal disusun oleh ideologi, kompleksitas sosiologis, cairnya koalisi dan munculnya kepemimpinan yang elitis-oligarkis. Sementara penyebab eksternal disusun oleh inefektivitas aturan hukum formal sert</w:t>
      </w:r>
      <w:r>
        <w:rPr>
          <w:rFonts w:ascii="Times New Roman" w:hAnsi="Times New Roman" w:cs="Times New Roman"/>
          <w:sz w:val="24"/>
          <w:szCs w:val="24"/>
        </w:rPr>
        <w:t>a kombinasi teknis sistem pemilihan umum (pemilu)</w:t>
      </w:r>
      <w:r w:rsidRPr="0095734E">
        <w:rPr>
          <w:rFonts w:ascii="Times New Roman" w:hAnsi="Times New Roman" w:cs="Times New Roman"/>
          <w:sz w:val="24"/>
          <w:szCs w:val="24"/>
        </w:rPr>
        <w:t xml:space="preserve">; proporsional terbuka, multipartai ekstrim atau langsung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isah Putri Budiatri, Syamsuddin Haris, Lili Romli, Sri Nuryanti","given":"Moch. Nurhasim","non-dropping-particle":"","parse-names":false,"suffix":""},{"dropping-particle":"","family":"Devi Darmawan","given":"Ridho Imawan Hanafi","non-dropping-particle":"","parse-names":false,"suffix":""}],"container-title":"Jurnal Penelitian Politik","id":"ITEM-1","issue":"2","issued":{"date-parts":[["2017"]]},"page":"265-279","title":"RESEARCH SUMMARY POLITICAL PARTY FACTIONS AND INTERNAL PARTY CONFLICTS IN INDONESIA UNDER REFORM ERA","type":"article-journal","volume":"14"},"uris":["http://www.mendeley.com/documents/?uuid=dfd7f775-b730-482f-b027-7877b9c0abad"]}],"mendeley":{"formattedCitation":"(Aisah Putri Budiatri, Syamsuddin Haris, Lili Romli, Sri Nuryanti &amp; Devi Darmawan, 2017)","manualFormatting":"(Budiatri et.al., 2017)","plainTextFormattedCitation":"(Aisah Putri Budiatri, Syamsuddin Haris, Lili Romli, Sri Nuryanti &amp; Devi Darmawan, 2017)","previouslyFormattedCitation":"(Aisah Putri Budiatri, Syamsuddin Haris, Lili Romli, Sri Nuryanti &amp; Devi Darmawan, 2017)"},"properties":{"noteIndex":0},"schema":"https://github.com/citation-style-language/schema/raw/master/csl-citation.json"}</w:instrText>
      </w:r>
      <w:r w:rsidRPr="0095734E">
        <w:rPr>
          <w:rFonts w:ascii="Times New Roman" w:hAnsi="Times New Roman" w:cs="Times New Roman"/>
          <w:sz w:val="24"/>
          <w:szCs w:val="24"/>
        </w:rPr>
        <w:fldChar w:fldCharType="separate"/>
      </w:r>
      <w:r w:rsidRPr="0095734E">
        <w:rPr>
          <w:rFonts w:ascii="Times New Roman" w:hAnsi="Times New Roman" w:cs="Times New Roman"/>
          <w:noProof/>
          <w:sz w:val="24"/>
          <w:szCs w:val="24"/>
        </w:rPr>
        <w:t>(Budiatri et.al., 2017)</w:t>
      </w:r>
      <w:r w:rsidRPr="0095734E">
        <w:rPr>
          <w:rFonts w:ascii="Times New Roman" w:hAnsi="Times New Roman" w:cs="Times New Roman"/>
          <w:sz w:val="24"/>
          <w:szCs w:val="24"/>
        </w:rPr>
        <w:fldChar w:fldCharType="end"/>
      </w:r>
      <w:r w:rsidRPr="0095734E">
        <w:rPr>
          <w:rFonts w:ascii="Times New Roman" w:hAnsi="Times New Roman" w:cs="Times New Roman"/>
          <w:sz w:val="24"/>
          <w:szCs w:val="24"/>
        </w:rPr>
        <w:t>.</w:t>
      </w:r>
    </w:p>
    <w:p w:rsidR="004A1867" w:rsidRPr="0095734E" w:rsidRDefault="004A1867" w:rsidP="008F3FA3">
      <w:pPr>
        <w:spacing w:after="0" w:line="240" w:lineRule="auto"/>
        <w:ind w:firstLine="720"/>
        <w:jc w:val="both"/>
        <w:rPr>
          <w:rFonts w:ascii="Times New Roman" w:hAnsi="Times New Roman" w:cs="Times New Roman"/>
          <w:sz w:val="24"/>
          <w:szCs w:val="24"/>
        </w:rPr>
      </w:pPr>
      <w:r w:rsidRPr="0095734E">
        <w:rPr>
          <w:rFonts w:ascii="Times New Roman" w:hAnsi="Times New Roman" w:cs="Times New Roman"/>
          <w:sz w:val="24"/>
          <w:szCs w:val="24"/>
        </w:rPr>
        <w:t>Untuk mengerangka</w:t>
      </w:r>
      <w:r>
        <w:rPr>
          <w:rFonts w:ascii="Times New Roman" w:hAnsi="Times New Roman" w:cs="Times New Roman"/>
          <w:sz w:val="24"/>
          <w:szCs w:val="24"/>
        </w:rPr>
        <w:t>i penelitian tersebut secara lebih ilmiah, Budiatri et. al juga</w:t>
      </w:r>
      <w:r w:rsidRPr="0095734E">
        <w:rPr>
          <w:rFonts w:ascii="Times New Roman" w:hAnsi="Times New Roman" w:cs="Times New Roman"/>
          <w:sz w:val="24"/>
          <w:szCs w:val="24"/>
        </w:rPr>
        <w:t xml:space="preserve"> men</w:t>
      </w:r>
      <w:r>
        <w:rPr>
          <w:rFonts w:ascii="Times New Roman" w:hAnsi="Times New Roman" w:cs="Times New Roman"/>
          <w:sz w:val="24"/>
          <w:szCs w:val="24"/>
        </w:rPr>
        <w:t>gutip beberapa pengertian mengenai faksionalisme</w:t>
      </w:r>
      <w:r w:rsidRPr="0095734E">
        <w:rPr>
          <w:rFonts w:ascii="Times New Roman" w:hAnsi="Times New Roman" w:cs="Times New Roman"/>
          <w:sz w:val="24"/>
          <w:szCs w:val="24"/>
        </w:rPr>
        <w:t>. Misalnya</w:t>
      </w:r>
      <w:r>
        <w:rPr>
          <w:rFonts w:ascii="Times New Roman" w:hAnsi="Times New Roman" w:cs="Times New Roman"/>
          <w:sz w:val="24"/>
          <w:szCs w:val="24"/>
        </w:rPr>
        <w:t xml:space="preserve"> pengertian</w:t>
      </w:r>
      <w:r w:rsidRPr="0095734E">
        <w:rPr>
          <w:rFonts w:ascii="Times New Roman" w:hAnsi="Times New Roman" w:cs="Times New Roman"/>
          <w:sz w:val="24"/>
          <w:szCs w:val="24"/>
        </w:rPr>
        <w:t xml:space="preserve"> dari </w:t>
      </w:r>
      <w:r>
        <w:rPr>
          <w:rFonts w:ascii="Times New Roman" w:hAnsi="Times New Roman" w:cs="Times New Roman"/>
          <w:sz w:val="24"/>
          <w:szCs w:val="24"/>
        </w:rPr>
        <w:t>Zariski</w:t>
      </w:r>
      <w:r w:rsidRPr="0095734E">
        <w:rPr>
          <w:rFonts w:ascii="Times New Roman" w:hAnsi="Times New Roman" w:cs="Times New Roman"/>
          <w:sz w:val="24"/>
          <w:szCs w:val="24"/>
        </w:rPr>
        <w:t xml:space="preserve"> (1960), Rose (1964), Sartori (1976) serta Be</w:t>
      </w:r>
      <w:r>
        <w:rPr>
          <w:rFonts w:ascii="Times New Roman" w:hAnsi="Times New Roman" w:cs="Times New Roman"/>
          <w:sz w:val="24"/>
          <w:szCs w:val="24"/>
        </w:rPr>
        <w:t>lloni dan Beller (1978). Budiatri et. al</w:t>
      </w:r>
      <w:r w:rsidRPr="0095734E">
        <w:rPr>
          <w:rFonts w:ascii="Times New Roman" w:hAnsi="Times New Roman" w:cs="Times New Roman"/>
          <w:sz w:val="24"/>
          <w:szCs w:val="24"/>
        </w:rPr>
        <w:t xml:space="preserve"> juga mengutip pemikiran Franco</w:t>
      </w:r>
      <w:r>
        <w:rPr>
          <w:rFonts w:ascii="Times New Roman" w:hAnsi="Times New Roman" w:cs="Times New Roman"/>
          <w:sz w:val="24"/>
          <w:szCs w:val="24"/>
        </w:rPr>
        <w:t>ise Bucek tentang faksionalisme</w:t>
      </w:r>
      <w:r w:rsidRPr="0095734E">
        <w:rPr>
          <w:rFonts w:ascii="Times New Roman" w:hAnsi="Times New Roman" w:cs="Times New Roman"/>
          <w:sz w:val="24"/>
          <w:szCs w:val="24"/>
        </w:rPr>
        <w:t xml:space="preserve"> yang substansinya terletak pada “… </w:t>
      </w:r>
      <w:r w:rsidRPr="0095734E">
        <w:rPr>
          <w:rFonts w:ascii="Times New Roman" w:hAnsi="Times New Roman" w:cs="Times New Roman"/>
          <w:i/>
          <w:sz w:val="24"/>
          <w:szCs w:val="24"/>
        </w:rPr>
        <w:t>dapat bertransformasi secara berulang</w:t>
      </w:r>
      <w:r w:rsidRPr="0095734E">
        <w:rPr>
          <w:rFonts w:ascii="Times New Roman" w:hAnsi="Times New Roman" w:cs="Times New Roman"/>
          <w:sz w:val="24"/>
          <w:szCs w:val="24"/>
        </w:rPr>
        <w:t xml:space="preserve">”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isah Putri Budiatri, Syamsuddin Haris, Lili Romli, Sri Nuryanti","given":"Moch. Nurhasim","non-dropping-particle":"","parse-names":false,"suffix":""},{"dropping-particle":"","family":"Devi Darmawan","given":"Ridho Imawan Hanafi","non-dropping-particle":"","parse-names":false,"suffix":""}],"container-title":"Jurnal Penelitian Politik","id":"ITEM-1","issue":"2","issued":{"date-parts":[["2017"]]},"page":"265-279","title":"RESEARCH SUMMARY POLITICAL PARTY FACTIONS AND INTERNAL PARTY CONFLICTS IN INDONESIA UNDER REFORM ERA","type":"article-journal","volume":"14"},"uris":["http://www.mendeley.com/documents/?uuid=dfd7f775-b730-482f-b027-7877b9c0abad"]}],"mendeley":{"formattedCitation":"(Aisah Putri Budiatri, Syamsuddin Haris, Lili Romli, Sri Nuryanti &amp; Devi Darmawan, 2017)","manualFormatting":"(Budiatri et.al., 2017)","plainTextFormattedCitation":"(Aisah Putri Budiatri, Syamsuddin Haris, Lili Romli, Sri Nuryanti &amp; Devi Darmawan, 2017)","previouslyFormattedCitation":"(Aisah Putri Budiatri, Syamsuddin Haris, Lili Romli, Sri Nuryanti &amp; Devi Darmawan, 2017)"},"properties":{"noteIndex":0},"schema":"https://github.com/citation-style-language/schema/raw/master/csl-citation.json"}</w:instrText>
      </w:r>
      <w:r w:rsidRPr="0095734E">
        <w:rPr>
          <w:rFonts w:ascii="Times New Roman" w:hAnsi="Times New Roman" w:cs="Times New Roman"/>
          <w:sz w:val="24"/>
          <w:szCs w:val="24"/>
        </w:rPr>
        <w:fldChar w:fldCharType="separate"/>
      </w:r>
      <w:r w:rsidRPr="0095734E">
        <w:rPr>
          <w:rFonts w:ascii="Times New Roman" w:hAnsi="Times New Roman" w:cs="Times New Roman"/>
          <w:noProof/>
          <w:sz w:val="24"/>
          <w:szCs w:val="24"/>
        </w:rPr>
        <w:t>(Budiatri et.al., 2017)</w:t>
      </w:r>
      <w:r w:rsidRPr="0095734E">
        <w:rPr>
          <w:rFonts w:ascii="Times New Roman" w:hAnsi="Times New Roman" w:cs="Times New Roman"/>
          <w:sz w:val="24"/>
          <w:szCs w:val="24"/>
        </w:rPr>
        <w:fldChar w:fldCharType="end"/>
      </w:r>
      <w:r w:rsidRPr="0095734E">
        <w:rPr>
          <w:rFonts w:ascii="Times New Roman" w:hAnsi="Times New Roman" w:cs="Times New Roman"/>
          <w:sz w:val="24"/>
          <w:szCs w:val="24"/>
        </w:rPr>
        <w:t>.</w:t>
      </w:r>
    </w:p>
    <w:p w:rsidR="004A1867" w:rsidRPr="0095734E" w:rsidRDefault="004A1867" w:rsidP="008F3FA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Selain itu, faksionalisme juga sudah dikaji secara kasuistis oleh Firdaus Ali Firmansyah melalui hasil penelitiannya yang berjudul ‘</w:t>
      </w:r>
      <w:r w:rsidRPr="006873FB">
        <w:rPr>
          <w:rFonts w:ascii="Times New Roman" w:hAnsi="Times New Roman" w:cs="Times New Roman"/>
          <w:sz w:val="24"/>
          <w:szCs w:val="24"/>
        </w:rPr>
        <w:t>Wajah Faksionalisasi di Tubuh Partai Demokrat</w:t>
      </w:r>
      <w:r>
        <w:rPr>
          <w:rFonts w:ascii="Times New Roman" w:hAnsi="Times New Roman" w:cs="Times New Roman"/>
          <w:sz w:val="24"/>
          <w:szCs w:val="24"/>
        </w:rPr>
        <w:t>’ (2015)</w:t>
      </w:r>
      <w:r>
        <w:rPr>
          <w:rFonts w:ascii="Times New Roman" w:hAnsi="Times New Roman" w:cs="Times New Roman"/>
          <w:b/>
          <w:sz w:val="24"/>
          <w:szCs w:val="24"/>
        </w:rPr>
        <w:t xml:space="preserve">. </w:t>
      </w:r>
      <w:r>
        <w:rPr>
          <w:rFonts w:ascii="Times New Roman" w:hAnsi="Times New Roman" w:cs="Times New Roman"/>
          <w:sz w:val="24"/>
          <w:szCs w:val="24"/>
        </w:rPr>
        <w:t>Artikel tersebut</w:t>
      </w:r>
      <w:r w:rsidRPr="0095734E">
        <w:rPr>
          <w:rFonts w:ascii="Times New Roman" w:hAnsi="Times New Roman" w:cs="Times New Roman"/>
          <w:sz w:val="24"/>
          <w:szCs w:val="24"/>
        </w:rPr>
        <w:t xml:space="preserve"> menjelaskan secara empirik, bahwa jika tidak dikelola dengan baik, 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berpotensi memproduksi konfli</w:t>
      </w:r>
      <w:r>
        <w:rPr>
          <w:rFonts w:ascii="Times New Roman" w:hAnsi="Times New Roman" w:cs="Times New Roman"/>
          <w:sz w:val="24"/>
          <w:szCs w:val="24"/>
        </w:rPr>
        <w:t>k. Adapun tindakan-tindakan politik P</w:t>
      </w:r>
      <w:r w:rsidRPr="0095734E">
        <w:rPr>
          <w:rFonts w:ascii="Times New Roman" w:hAnsi="Times New Roman" w:cs="Times New Roman"/>
          <w:sz w:val="24"/>
          <w:szCs w:val="24"/>
        </w:rPr>
        <w:t>artai Demokrat</w:t>
      </w:r>
      <w:r>
        <w:rPr>
          <w:rFonts w:ascii="Times New Roman" w:hAnsi="Times New Roman" w:cs="Times New Roman"/>
          <w:sz w:val="24"/>
          <w:szCs w:val="24"/>
        </w:rPr>
        <w:t xml:space="preserve"> </w:t>
      </w:r>
      <w:r w:rsidRPr="0095734E">
        <w:rPr>
          <w:rFonts w:ascii="Times New Roman" w:hAnsi="Times New Roman" w:cs="Times New Roman"/>
          <w:sz w:val="24"/>
          <w:szCs w:val="24"/>
        </w:rPr>
        <w:t>pada</w:t>
      </w:r>
      <w:r>
        <w:rPr>
          <w:rFonts w:ascii="Times New Roman" w:hAnsi="Times New Roman" w:cs="Times New Roman"/>
          <w:sz w:val="24"/>
          <w:szCs w:val="24"/>
        </w:rPr>
        <w:t xml:space="preserve"> dan pasca</w:t>
      </w:r>
      <w:r w:rsidRPr="0095734E">
        <w:rPr>
          <w:rFonts w:ascii="Times New Roman" w:hAnsi="Times New Roman" w:cs="Times New Roman"/>
          <w:sz w:val="24"/>
          <w:szCs w:val="24"/>
        </w:rPr>
        <w:t xml:space="preserve"> </w:t>
      </w:r>
      <w:r>
        <w:rPr>
          <w:rFonts w:ascii="Times New Roman" w:hAnsi="Times New Roman" w:cs="Times New Roman"/>
          <w:sz w:val="24"/>
          <w:szCs w:val="24"/>
        </w:rPr>
        <w:t>kongres 2010 adalah objek dari penelitian tersebut. Hasilnya</w:t>
      </w:r>
      <w:r w:rsidRPr="0095734E">
        <w:rPr>
          <w:rFonts w:ascii="Times New Roman" w:hAnsi="Times New Roman" w:cs="Times New Roman"/>
          <w:sz w:val="24"/>
          <w:szCs w:val="24"/>
        </w:rPr>
        <w:t>, alih-alih terkonsolidasi</w:t>
      </w:r>
      <w:r>
        <w:rPr>
          <w:rFonts w:ascii="Times New Roman" w:hAnsi="Times New Roman" w:cs="Times New Roman"/>
          <w:sz w:val="24"/>
          <w:szCs w:val="24"/>
        </w:rPr>
        <w:t>, faksionalisme</w:t>
      </w:r>
      <w:r w:rsidRPr="0095734E">
        <w:rPr>
          <w:rFonts w:ascii="Times New Roman" w:hAnsi="Times New Roman" w:cs="Times New Roman"/>
          <w:sz w:val="24"/>
          <w:szCs w:val="24"/>
        </w:rPr>
        <w:t xml:space="preserve"> justru tampil ke permukaan tidak lama setelah partai menuntask</w:t>
      </w:r>
      <w:r>
        <w:rPr>
          <w:rFonts w:ascii="Times New Roman" w:hAnsi="Times New Roman" w:cs="Times New Roman"/>
          <w:sz w:val="24"/>
          <w:szCs w:val="24"/>
        </w:rPr>
        <w:t>an pemilihan ketua umum. Firmansyah berpendapat, salahsatu penyebab dari terjadinya situasi tersebut</w:t>
      </w:r>
      <w:r w:rsidRPr="0095734E">
        <w:rPr>
          <w:rFonts w:ascii="Times New Roman" w:hAnsi="Times New Roman" w:cs="Times New Roman"/>
          <w:sz w:val="24"/>
          <w:szCs w:val="24"/>
        </w:rPr>
        <w:t xml:space="preserve"> adalah karena relasi p</w:t>
      </w:r>
      <w:r>
        <w:rPr>
          <w:rFonts w:ascii="Times New Roman" w:hAnsi="Times New Roman" w:cs="Times New Roman"/>
          <w:sz w:val="24"/>
          <w:szCs w:val="24"/>
        </w:rPr>
        <w:t>atron-klien di dalam partai yang</w:t>
      </w:r>
      <w:r w:rsidRPr="0095734E">
        <w:rPr>
          <w:rFonts w:ascii="Times New Roman" w:hAnsi="Times New Roman" w:cs="Times New Roman"/>
          <w:sz w:val="24"/>
          <w:szCs w:val="24"/>
        </w:rPr>
        <w:t xml:space="preserve"> masih berlangsung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rmasnyah","given":"Firdaus Ali","non-dropping-particle":"","parse-names":false,"suffix":""}],"container-title":"Transformative","id":"ITEM-1","issue":"1","issued":{"date-parts":[["2015"]]},"page":"44-54","title":"Wajah Faksionalisasi Ditubuh Partai Demokrat","type":"article-journal","volume":"1"},"uris":["http://www.mendeley.com/documents/?uuid=daa5a8b8-4163-427a-a0cf-7651339406e1"]}],"mendeley":{"formattedCitation":"(Firmasnyah, 2015)","plainTextFormattedCitation":"(Firmasnyah, 2015)","previouslyFormattedCitation":"(Firmasnyah, 2015)"},"properties":{"noteIndex":0},"schema":"https://github.com/citation-style-language/schema/raw/master/csl-citation.json"}</w:instrText>
      </w:r>
      <w:r w:rsidRPr="0095734E">
        <w:rPr>
          <w:rFonts w:ascii="Times New Roman" w:hAnsi="Times New Roman" w:cs="Times New Roman"/>
          <w:sz w:val="24"/>
          <w:szCs w:val="24"/>
        </w:rPr>
        <w:fldChar w:fldCharType="separate"/>
      </w:r>
      <w:r w:rsidRPr="000C6C15">
        <w:rPr>
          <w:rFonts w:ascii="Times New Roman" w:hAnsi="Times New Roman" w:cs="Times New Roman"/>
          <w:noProof/>
          <w:sz w:val="24"/>
          <w:szCs w:val="24"/>
        </w:rPr>
        <w:t>(Firmasnyah, 2015)</w:t>
      </w:r>
      <w:r w:rsidRPr="0095734E">
        <w:rPr>
          <w:rFonts w:ascii="Times New Roman" w:hAnsi="Times New Roman" w:cs="Times New Roman"/>
          <w:sz w:val="24"/>
          <w:szCs w:val="24"/>
        </w:rPr>
        <w:fldChar w:fldCharType="end"/>
      </w:r>
      <w:r w:rsidRPr="0095734E">
        <w:rPr>
          <w:rFonts w:ascii="Times New Roman" w:hAnsi="Times New Roman" w:cs="Times New Roman"/>
          <w:sz w:val="24"/>
          <w:szCs w:val="24"/>
        </w:rPr>
        <w:t>.</w:t>
      </w:r>
    </w:p>
    <w:p w:rsidR="004A1867" w:rsidRPr="0095734E" w:rsidRDefault="004A1867" w:rsidP="008F3FA3">
      <w:pPr>
        <w:spacing w:after="0" w:line="240" w:lineRule="auto"/>
        <w:ind w:firstLine="720"/>
        <w:jc w:val="both"/>
        <w:rPr>
          <w:rFonts w:ascii="Times New Roman" w:hAnsi="Times New Roman" w:cs="Times New Roman"/>
          <w:sz w:val="24"/>
          <w:szCs w:val="24"/>
        </w:rPr>
      </w:pPr>
      <w:r w:rsidRPr="0095734E">
        <w:rPr>
          <w:rFonts w:ascii="Times New Roman" w:hAnsi="Times New Roman" w:cs="Times New Roman"/>
          <w:sz w:val="24"/>
          <w:szCs w:val="24"/>
        </w:rPr>
        <w:t>Penelitian tersebut berujung pada rekomendasi untuk mengidentifikasi, mengelola lalu menye</w:t>
      </w:r>
      <w:r>
        <w:rPr>
          <w:rFonts w:ascii="Times New Roman" w:hAnsi="Times New Roman" w:cs="Times New Roman"/>
          <w:sz w:val="24"/>
          <w:szCs w:val="24"/>
        </w:rPr>
        <w:t>lesaikan faksionalisme. Firmansyah mendorong agar</w:t>
      </w:r>
      <w:r w:rsidRPr="0095734E">
        <w:rPr>
          <w:rFonts w:ascii="Times New Roman" w:hAnsi="Times New Roman" w:cs="Times New Roman"/>
          <w:sz w:val="24"/>
          <w:szCs w:val="24"/>
        </w:rPr>
        <w:t xml:space="preserve"> teori penyelesaian 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dari Diamond dan Gunther (2001)</w:t>
      </w:r>
      <w:r>
        <w:rPr>
          <w:rFonts w:ascii="Times New Roman" w:hAnsi="Times New Roman" w:cs="Times New Roman"/>
          <w:sz w:val="24"/>
          <w:szCs w:val="24"/>
        </w:rPr>
        <w:t xml:space="preserve"> dipraktikkan.</w:t>
      </w:r>
      <w:r w:rsidRPr="0095734E">
        <w:rPr>
          <w:rFonts w:ascii="Times New Roman" w:hAnsi="Times New Roman" w:cs="Times New Roman"/>
          <w:sz w:val="24"/>
          <w:szCs w:val="24"/>
        </w:rPr>
        <w:t xml:space="preserve"> </w:t>
      </w:r>
      <w:r>
        <w:rPr>
          <w:rFonts w:ascii="Times New Roman" w:hAnsi="Times New Roman" w:cs="Times New Roman"/>
          <w:sz w:val="24"/>
          <w:szCs w:val="24"/>
        </w:rPr>
        <w:t>Adapun teori penyelesaian faksionalisme Diamond dan Gunther sendiri memuat beberapa substansi sebagai</w:t>
      </w:r>
      <w:r w:rsidRPr="0095734E">
        <w:rPr>
          <w:rFonts w:ascii="Times New Roman" w:hAnsi="Times New Roman" w:cs="Times New Roman"/>
          <w:sz w:val="24"/>
          <w:szCs w:val="24"/>
        </w:rPr>
        <w:t xml:space="preserve"> berikut; mendorong dialog </w:t>
      </w:r>
      <w:r>
        <w:rPr>
          <w:rFonts w:ascii="Times New Roman" w:hAnsi="Times New Roman" w:cs="Times New Roman"/>
          <w:sz w:val="24"/>
          <w:szCs w:val="24"/>
        </w:rPr>
        <w:t xml:space="preserve">internal partai </w:t>
      </w:r>
      <w:r w:rsidRPr="0095734E">
        <w:rPr>
          <w:rFonts w:ascii="Times New Roman" w:hAnsi="Times New Roman" w:cs="Times New Roman"/>
          <w:sz w:val="24"/>
          <w:szCs w:val="24"/>
        </w:rPr>
        <w:t>yang demokratis, merenungi prinsip</w:t>
      </w:r>
      <w:r>
        <w:rPr>
          <w:rFonts w:ascii="Times New Roman" w:hAnsi="Times New Roman" w:cs="Times New Roman"/>
          <w:sz w:val="24"/>
          <w:szCs w:val="24"/>
        </w:rPr>
        <w:t>-prinsip</w:t>
      </w:r>
      <w:r w:rsidRPr="0095734E">
        <w:rPr>
          <w:rFonts w:ascii="Times New Roman" w:hAnsi="Times New Roman" w:cs="Times New Roman"/>
          <w:sz w:val="24"/>
          <w:szCs w:val="24"/>
        </w:rPr>
        <w:t xml:space="preserve"> partai dan </w:t>
      </w:r>
      <w:r>
        <w:rPr>
          <w:rFonts w:ascii="Times New Roman" w:hAnsi="Times New Roman" w:cs="Times New Roman"/>
          <w:sz w:val="24"/>
          <w:szCs w:val="24"/>
        </w:rPr>
        <w:t xml:space="preserve">menyegerakan formalisasi </w:t>
      </w:r>
      <w:r w:rsidRPr="0095734E">
        <w:rPr>
          <w:rFonts w:ascii="Times New Roman" w:hAnsi="Times New Roman" w:cs="Times New Roman"/>
          <w:sz w:val="24"/>
          <w:szCs w:val="24"/>
        </w:rPr>
        <w:t xml:space="preserve">prosedur penyelesaian sengketa partai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rmasnyah","given":"Firdaus Ali","non-dropping-particle":"","parse-names":false,"suffix":""}],"container-title":"Transformative","id":"ITEM-1","issue":"1","issued":{"date-parts":[["2015"]]},"page":"44-54","title":"Wajah Faksionalisasi Ditubuh Partai Demokrat","type":"article-journal","volume":"1"},"uris":["http://www.mendeley.com/documents/?uuid=daa5a8b8-4163-427a-a0cf-7651339406e1"]}],"mendeley":{"formattedCitation":"(Firmasnyah, 2015)","plainTextFormattedCitation":"(Firmasnyah, 2015)","previouslyFormattedCitation":"(Firmasnyah, 2015)"},"properties":{"noteIndex":0},"schema":"https://github.com/citation-style-language/schema/raw/master/csl-citation.json"}</w:instrText>
      </w:r>
      <w:r w:rsidRPr="0095734E">
        <w:rPr>
          <w:rFonts w:ascii="Times New Roman" w:hAnsi="Times New Roman" w:cs="Times New Roman"/>
          <w:sz w:val="24"/>
          <w:szCs w:val="24"/>
        </w:rPr>
        <w:fldChar w:fldCharType="separate"/>
      </w:r>
      <w:r w:rsidRPr="000C6C15">
        <w:rPr>
          <w:rFonts w:ascii="Times New Roman" w:hAnsi="Times New Roman" w:cs="Times New Roman"/>
          <w:noProof/>
          <w:sz w:val="24"/>
          <w:szCs w:val="24"/>
        </w:rPr>
        <w:t>(Firmasnyah, 2015)</w:t>
      </w:r>
      <w:r w:rsidRPr="0095734E">
        <w:rPr>
          <w:rFonts w:ascii="Times New Roman" w:hAnsi="Times New Roman" w:cs="Times New Roman"/>
          <w:sz w:val="24"/>
          <w:szCs w:val="24"/>
        </w:rPr>
        <w:fldChar w:fldCharType="end"/>
      </w:r>
      <w:r w:rsidRPr="0095734E">
        <w:rPr>
          <w:rFonts w:ascii="Times New Roman" w:hAnsi="Times New Roman" w:cs="Times New Roman"/>
          <w:sz w:val="24"/>
          <w:szCs w:val="24"/>
        </w:rPr>
        <w:t>.</w:t>
      </w:r>
    </w:p>
    <w:p w:rsidR="004A1867" w:rsidRDefault="004A1867" w:rsidP="008F3FA3">
      <w:pPr>
        <w:spacing w:after="0" w:line="240" w:lineRule="auto"/>
        <w:ind w:firstLine="720"/>
        <w:jc w:val="both"/>
        <w:rPr>
          <w:rFonts w:ascii="Times New Roman" w:hAnsi="Times New Roman" w:cs="Times New Roman"/>
          <w:sz w:val="24"/>
          <w:szCs w:val="24"/>
        </w:rPr>
      </w:pPr>
    </w:p>
    <w:p w:rsidR="004A1867" w:rsidRPr="006A7547" w:rsidRDefault="004A1867" w:rsidP="008F3FA3">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eori Faksionalisme</w:t>
      </w:r>
    </w:p>
    <w:p w:rsidR="004A1867" w:rsidRPr="0095734E"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sionalisme adalah kerangka berpikir penting bagi penelitian ini. Oleh karenanya, teorisasi faksionalisme </w:t>
      </w:r>
      <w:r w:rsidRPr="0095734E">
        <w:rPr>
          <w:rFonts w:ascii="Times New Roman" w:hAnsi="Times New Roman" w:cs="Times New Roman"/>
          <w:sz w:val="24"/>
          <w:szCs w:val="24"/>
        </w:rPr>
        <w:t>Valdimer Orlando Key Junior (V.O. Key Jr.)</w:t>
      </w:r>
      <w:r>
        <w:rPr>
          <w:rFonts w:ascii="Times New Roman" w:hAnsi="Times New Roman" w:cs="Times New Roman"/>
          <w:sz w:val="24"/>
          <w:szCs w:val="24"/>
        </w:rPr>
        <w:t xml:space="preserve"> dan Raphael Zariski menjadi demikian relevan untuk digunakan</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Adapun sebenarnya, konsepsi faksionalisme menurut kedua ilmuwan tersebut tidak jauh berbeda. Jika V.O. Key Jr. berperan dalam menyusun dasar-dasar faksionalisme, maka Zariski-lah yang mengembangkannya. </w:t>
      </w:r>
    </w:p>
    <w:p w:rsidR="004A1867" w:rsidRPr="0095734E" w:rsidRDefault="004A1867" w:rsidP="008F3FA3">
      <w:pPr>
        <w:spacing w:after="0" w:line="240" w:lineRule="auto"/>
        <w:ind w:firstLine="720"/>
        <w:jc w:val="both"/>
        <w:rPr>
          <w:rFonts w:ascii="Times New Roman" w:hAnsi="Times New Roman" w:cs="Times New Roman"/>
          <w:sz w:val="24"/>
          <w:szCs w:val="24"/>
        </w:rPr>
      </w:pPr>
      <w:r w:rsidRPr="0095734E">
        <w:rPr>
          <w:rFonts w:ascii="Times New Roman" w:hAnsi="Times New Roman" w:cs="Times New Roman"/>
          <w:sz w:val="24"/>
          <w:szCs w:val="24"/>
        </w:rPr>
        <w:t>V.O. Key Jr.</w:t>
      </w:r>
      <w:r>
        <w:rPr>
          <w:rFonts w:ascii="Times New Roman" w:hAnsi="Times New Roman" w:cs="Times New Roman"/>
          <w:sz w:val="24"/>
          <w:szCs w:val="24"/>
        </w:rPr>
        <w:t xml:space="preserve"> menyampaikan bahwa faksionalisme adalah </w:t>
      </w:r>
      <w:r w:rsidRPr="0095734E">
        <w:rPr>
          <w:rFonts w:ascii="Times New Roman" w:hAnsi="Times New Roman" w:cs="Times New Roman"/>
          <w:sz w:val="24"/>
          <w:szCs w:val="24"/>
        </w:rPr>
        <w:t>:</w:t>
      </w:r>
    </w:p>
    <w:p w:rsidR="004A1867" w:rsidRPr="0095734E" w:rsidRDefault="004A1867" w:rsidP="008F3FA3">
      <w:pPr>
        <w:spacing w:after="0" w:line="240" w:lineRule="auto"/>
        <w:ind w:firstLine="720"/>
        <w:jc w:val="both"/>
        <w:rPr>
          <w:rFonts w:ascii="Times New Roman" w:hAnsi="Times New Roman" w:cs="Times New Roman"/>
          <w:sz w:val="24"/>
          <w:szCs w:val="24"/>
        </w:rPr>
      </w:pPr>
    </w:p>
    <w:p w:rsidR="004A1867" w:rsidRPr="0095734E" w:rsidRDefault="004A1867" w:rsidP="008F3FA3">
      <w:pPr>
        <w:spacing w:after="0" w:line="240" w:lineRule="auto"/>
        <w:ind w:left="720" w:right="720"/>
        <w:jc w:val="both"/>
        <w:rPr>
          <w:rFonts w:ascii="Times New Roman" w:hAnsi="Times New Roman" w:cs="Times New Roman"/>
          <w:sz w:val="24"/>
          <w:szCs w:val="24"/>
        </w:rPr>
      </w:pPr>
      <w:r w:rsidRPr="0095734E">
        <w:rPr>
          <w:rFonts w:ascii="Times New Roman" w:hAnsi="Times New Roman" w:cs="Times New Roman"/>
          <w:sz w:val="24"/>
          <w:szCs w:val="24"/>
        </w:rPr>
        <w:t>“</w:t>
      </w:r>
      <w:r>
        <w:rPr>
          <w:rFonts w:ascii="Times New Roman" w:hAnsi="Times New Roman" w:cs="Times New Roman"/>
          <w:sz w:val="24"/>
          <w:szCs w:val="24"/>
        </w:rPr>
        <w:t xml:space="preserve">… </w:t>
      </w:r>
      <w:r w:rsidRPr="0095734E">
        <w:rPr>
          <w:rFonts w:ascii="Times New Roman" w:hAnsi="Times New Roman" w:cs="Times New Roman"/>
          <w:i/>
          <w:sz w:val="24"/>
          <w:szCs w:val="24"/>
        </w:rPr>
        <w:t>any combination, clique, or grouping of voters and political leaders who unite at a particular time in support of a candidate</w:t>
      </w:r>
      <w:r w:rsidRPr="0095734E">
        <w:rPr>
          <w:rFonts w:ascii="Times New Roman" w:hAnsi="Times New Roman" w:cs="Times New Roman"/>
          <w:sz w:val="24"/>
          <w:szCs w:val="24"/>
        </w:rPr>
        <w:t xml:space="preserve">”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riski","given":"Raphael","non-dropping-particle":"","parse-names":false,"suffix":""}],"container-title":"Midwest Political Science Association","id":"ITEM-1","issue":"1","issued":{"date-parts":[["1960"]]},"page":"27-51","title":"Party Factions and Comparative Politics : Some Preliminary Observations","type":"article-journal","volume":"4"},"uris":["http://www.mendeley.com/documents/?uuid=30f0e30b-472c-4cce-aa8b-795ca35c295a"]}],"mendeley":{"formattedCitation":"(Zariski, 1960)","plainTextFormattedCitation":"(Zariski, 1960)","previouslyFormattedCitation":"(Zariski, 1960)"},"properties":{"noteIndex":0},"schema":"https://github.com/citation-style-language/schema/raw/master/csl-citation.json"}</w:instrText>
      </w:r>
      <w:r w:rsidRPr="0095734E">
        <w:rPr>
          <w:rFonts w:ascii="Times New Roman" w:hAnsi="Times New Roman" w:cs="Times New Roman"/>
          <w:sz w:val="24"/>
          <w:szCs w:val="24"/>
        </w:rPr>
        <w:fldChar w:fldCharType="separate"/>
      </w:r>
      <w:r w:rsidRPr="00431692">
        <w:rPr>
          <w:rFonts w:ascii="Times New Roman" w:hAnsi="Times New Roman" w:cs="Times New Roman"/>
          <w:noProof/>
          <w:sz w:val="24"/>
          <w:szCs w:val="24"/>
        </w:rPr>
        <w:t>(Zariski, 1960)</w:t>
      </w:r>
      <w:r w:rsidRPr="0095734E">
        <w:rPr>
          <w:rFonts w:ascii="Times New Roman" w:hAnsi="Times New Roman" w:cs="Times New Roman"/>
          <w:sz w:val="24"/>
          <w:szCs w:val="24"/>
        </w:rPr>
        <w:fldChar w:fldCharType="end"/>
      </w:r>
    </w:p>
    <w:p w:rsidR="004A1867" w:rsidRDefault="004A1867" w:rsidP="008F3FA3">
      <w:pPr>
        <w:spacing w:after="0" w:line="240" w:lineRule="auto"/>
        <w:jc w:val="both"/>
        <w:rPr>
          <w:rFonts w:ascii="Times New Roman" w:hAnsi="Times New Roman" w:cs="Times New Roman"/>
          <w:sz w:val="24"/>
          <w:szCs w:val="24"/>
        </w:rPr>
      </w:pPr>
    </w:p>
    <w:p w:rsidR="004A1867" w:rsidRPr="0095734E" w:rsidRDefault="004A1867" w:rsidP="008F3FA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Lalu Zariski menyajikannya secara lebih spesifik sebagai berikut:</w:t>
      </w:r>
    </w:p>
    <w:p w:rsidR="004A1867" w:rsidRPr="0095734E" w:rsidRDefault="004A1867" w:rsidP="008F3FA3">
      <w:pPr>
        <w:spacing w:after="0" w:line="240" w:lineRule="auto"/>
        <w:ind w:left="720" w:right="720"/>
        <w:jc w:val="both"/>
        <w:rPr>
          <w:rFonts w:ascii="Times New Roman" w:hAnsi="Times New Roman" w:cs="Times New Roman"/>
          <w:sz w:val="24"/>
          <w:szCs w:val="24"/>
        </w:rPr>
      </w:pPr>
      <w:r w:rsidRPr="0095734E">
        <w:rPr>
          <w:rFonts w:ascii="Times New Roman" w:hAnsi="Times New Roman" w:cs="Times New Roman"/>
          <w:sz w:val="24"/>
          <w:szCs w:val="24"/>
        </w:rPr>
        <w:t>“</w:t>
      </w:r>
      <w:r>
        <w:rPr>
          <w:rFonts w:ascii="Times New Roman" w:hAnsi="Times New Roman" w:cs="Times New Roman"/>
          <w:sz w:val="24"/>
          <w:szCs w:val="24"/>
        </w:rPr>
        <w:t xml:space="preserve">… </w:t>
      </w:r>
      <w:r w:rsidRPr="0095734E">
        <w:rPr>
          <w:rFonts w:ascii="Times New Roman" w:hAnsi="Times New Roman" w:cs="Times New Roman"/>
          <w:i/>
          <w:sz w:val="24"/>
          <w:szCs w:val="24"/>
        </w:rPr>
        <w:t>intra-party combination, clique, or grouping whose members share a sense of common identity and common purpose, and are organized to act collectively –as a distinct bloc within the party- to achieve their goals</w:t>
      </w:r>
      <w:r w:rsidRPr="0095734E">
        <w:rPr>
          <w:rFonts w:ascii="Times New Roman" w:hAnsi="Times New Roman" w:cs="Times New Roman"/>
          <w:sz w:val="24"/>
          <w:szCs w:val="24"/>
        </w:rPr>
        <w:t xml:space="preserve">.” </w:t>
      </w:r>
      <w:r w:rsidRPr="009573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riski","given":"Raphael","non-dropping-particle":"","parse-names":false,"suffix":""}],"container-title":"Midwest Political Science Association","id":"ITEM-1","issue":"1","issued":{"date-parts":[["1960"]]},"page":"27-51","title":"Party Factions and Comparative Politics : Some Preliminary Observations","type":"article-journal","volume":"4"},"uris":["http://www.mendeley.com/documents/?uuid=30f0e30b-472c-4cce-aa8b-795ca35c295a"]}],"mendeley":{"formattedCitation":"(Zariski, 1960)","plainTextFormattedCitation":"(Zariski, 1960)","previouslyFormattedCitation":"(Zariski, 1960)"},"properties":{"noteIndex":0},"schema":"https://github.com/citation-style-language/schema/raw/master/csl-citation.json"}</w:instrText>
      </w:r>
      <w:r w:rsidRPr="0095734E">
        <w:rPr>
          <w:rFonts w:ascii="Times New Roman" w:hAnsi="Times New Roman" w:cs="Times New Roman"/>
          <w:sz w:val="24"/>
          <w:szCs w:val="24"/>
        </w:rPr>
        <w:fldChar w:fldCharType="separate"/>
      </w:r>
      <w:r w:rsidRPr="00431692">
        <w:rPr>
          <w:rFonts w:ascii="Times New Roman" w:hAnsi="Times New Roman" w:cs="Times New Roman"/>
          <w:noProof/>
          <w:sz w:val="24"/>
          <w:szCs w:val="24"/>
        </w:rPr>
        <w:t>(Zariski, 1960)</w:t>
      </w:r>
      <w:r w:rsidRPr="0095734E">
        <w:rPr>
          <w:rFonts w:ascii="Times New Roman" w:hAnsi="Times New Roman" w:cs="Times New Roman"/>
          <w:sz w:val="24"/>
          <w:szCs w:val="24"/>
        </w:rPr>
        <w:fldChar w:fldCharType="end"/>
      </w:r>
    </w:p>
    <w:p w:rsidR="004A1867" w:rsidRPr="0095734E" w:rsidRDefault="004A1867" w:rsidP="008F3FA3">
      <w:pPr>
        <w:spacing w:after="0" w:line="240" w:lineRule="auto"/>
        <w:jc w:val="both"/>
        <w:rPr>
          <w:rFonts w:ascii="Times New Roman" w:hAnsi="Times New Roman" w:cs="Times New Roman"/>
          <w:sz w:val="24"/>
          <w:szCs w:val="24"/>
        </w:rPr>
      </w:pPr>
    </w:p>
    <w:p w:rsidR="004A1867"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lalui penjelasan tersebut, terlihat jelas bahwa faksionalisme mengalami penyempurnaan pengertian. Jika sebelumnya faksionalisme hanya dimengerti dalam konteks dasar berbasis’unity’, maka saat ini, faksionalisme bisa dimengerti dalam konteks yang lebih luas; yaitu juga dari tujuan, cara bekerja dan posisinya. Dampaknya, definisi faksionalisme jadi terdengar lebih operasional.</w:t>
      </w:r>
    </w:p>
    <w:p w:rsidR="004A1867" w:rsidRPr="0095734E" w:rsidRDefault="004A1867" w:rsidP="008F3F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dapun jika dikaitkan dengan relasi kuasa-menguasai yang terjadi, maka faksionalisme akan menghasilkan tiga pengertian elaboratif sebagai berikut.</w:t>
      </w:r>
      <w:r w:rsidRPr="0095734E">
        <w:rPr>
          <w:rFonts w:ascii="Times New Roman" w:hAnsi="Times New Roman" w:cs="Times New Roman"/>
          <w:sz w:val="24"/>
          <w:szCs w:val="24"/>
        </w:rPr>
        <w:t xml:space="preserve"> Pertama, </w:t>
      </w:r>
      <w:r>
        <w:rPr>
          <w:rFonts w:ascii="Times New Roman" w:hAnsi="Times New Roman" w:cs="Times New Roman"/>
          <w:sz w:val="24"/>
          <w:szCs w:val="24"/>
        </w:rPr>
        <w:t xml:space="preserve">bahwa pada akhirnya, </w:t>
      </w:r>
      <w:r w:rsidRPr="0095734E">
        <w:rPr>
          <w:rFonts w:ascii="Times New Roman" w:hAnsi="Times New Roman" w:cs="Times New Roman"/>
          <w:sz w:val="24"/>
          <w:szCs w:val="24"/>
        </w:rPr>
        <w:t>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w:t>
      </w:r>
      <w:r>
        <w:rPr>
          <w:rFonts w:ascii="Times New Roman" w:hAnsi="Times New Roman" w:cs="Times New Roman"/>
          <w:sz w:val="24"/>
          <w:szCs w:val="24"/>
        </w:rPr>
        <w:t>ingin memperoleh sedikit atau keseluruhan</w:t>
      </w:r>
      <w:r w:rsidRPr="0095734E">
        <w:rPr>
          <w:rFonts w:ascii="Times New Roman" w:hAnsi="Times New Roman" w:cs="Times New Roman"/>
          <w:sz w:val="24"/>
          <w:szCs w:val="24"/>
        </w:rPr>
        <w:t xml:space="preserve"> dari patronase</w:t>
      </w:r>
      <w:r>
        <w:rPr>
          <w:rFonts w:ascii="Times New Roman" w:hAnsi="Times New Roman" w:cs="Times New Roman"/>
          <w:sz w:val="24"/>
          <w:szCs w:val="24"/>
        </w:rPr>
        <w:t xml:space="preserve"> atau kontrol. </w:t>
      </w:r>
      <w:r w:rsidRPr="0095734E">
        <w:rPr>
          <w:rFonts w:ascii="Times New Roman" w:hAnsi="Times New Roman" w:cs="Times New Roman"/>
          <w:sz w:val="24"/>
          <w:szCs w:val="24"/>
        </w:rPr>
        <w:t xml:space="preserve">Kedua, </w:t>
      </w:r>
      <w:r>
        <w:rPr>
          <w:rFonts w:ascii="Times New Roman" w:hAnsi="Times New Roman" w:cs="Times New Roman"/>
          <w:sz w:val="24"/>
          <w:szCs w:val="24"/>
        </w:rPr>
        <w:t xml:space="preserve">bahwa </w:t>
      </w:r>
      <w:r w:rsidRPr="0095734E">
        <w:rPr>
          <w:rFonts w:ascii="Times New Roman" w:hAnsi="Times New Roman" w:cs="Times New Roman"/>
          <w:sz w:val="24"/>
          <w:szCs w:val="24"/>
        </w:rPr>
        <w:t>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w:t>
      </w:r>
      <w:r>
        <w:rPr>
          <w:rFonts w:ascii="Times New Roman" w:hAnsi="Times New Roman" w:cs="Times New Roman"/>
          <w:sz w:val="24"/>
          <w:szCs w:val="24"/>
        </w:rPr>
        <w:t>akan senantiasa memperbarui kekuatan dengan melakukan konsolidasi secara</w:t>
      </w:r>
      <w:r w:rsidRPr="0095734E">
        <w:rPr>
          <w:rFonts w:ascii="Times New Roman" w:hAnsi="Times New Roman" w:cs="Times New Roman"/>
          <w:sz w:val="24"/>
          <w:szCs w:val="24"/>
        </w:rPr>
        <w:t xml:space="preserve"> kolektif di bawah </w:t>
      </w:r>
      <w:r>
        <w:rPr>
          <w:rFonts w:ascii="Times New Roman" w:hAnsi="Times New Roman" w:cs="Times New Roman"/>
          <w:sz w:val="24"/>
          <w:szCs w:val="24"/>
        </w:rPr>
        <w:t>hegemoni figur. K</w:t>
      </w:r>
      <w:r w:rsidRPr="0095734E">
        <w:rPr>
          <w:rFonts w:ascii="Times New Roman" w:hAnsi="Times New Roman" w:cs="Times New Roman"/>
          <w:sz w:val="24"/>
          <w:szCs w:val="24"/>
        </w:rPr>
        <w:t xml:space="preserve">etiga, </w:t>
      </w:r>
      <w:r>
        <w:rPr>
          <w:rFonts w:ascii="Times New Roman" w:hAnsi="Times New Roman" w:cs="Times New Roman"/>
          <w:sz w:val="24"/>
          <w:szCs w:val="24"/>
        </w:rPr>
        <w:t xml:space="preserve">faksionalisme </w:t>
      </w:r>
      <w:r w:rsidRPr="0095734E">
        <w:rPr>
          <w:rFonts w:ascii="Times New Roman" w:hAnsi="Times New Roman" w:cs="Times New Roman"/>
          <w:sz w:val="24"/>
          <w:szCs w:val="24"/>
        </w:rPr>
        <w:t>mun</w:t>
      </w:r>
      <w:r>
        <w:rPr>
          <w:rFonts w:ascii="Times New Roman" w:hAnsi="Times New Roman" w:cs="Times New Roman"/>
          <w:sz w:val="24"/>
          <w:szCs w:val="24"/>
        </w:rPr>
        <w:t>cul dari persoalan yang terjadi di dalam partai politik</w:t>
      </w:r>
      <w:r w:rsidRPr="0095734E">
        <w:rPr>
          <w:rFonts w:ascii="Times New Roman" w:hAnsi="Times New Roman" w:cs="Times New Roman"/>
          <w:sz w:val="24"/>
          <w:szCs w:val="24"/>
        </w:rPr>
        <w:t xml:space="preserve">. </w:t>
      </w:r>
    </w:p>
    <w:p w:rsidR="000B00D6" w:rsidRDefault="000B00D6" w:rsidP="008F3FA3">
      <w:pPr>
        <w:spacing w:after="0" w:line="240" w:lineRule="auto"/>
        <w:contextualSpacing/>
        <w:jc w:val="both"/>
        <w:rPr>
          <w:rFonts w:ascii="Times New Roman" w:hAnsi="Times New Roman" w:cs="Times New Roman"/>
          <w:b/>
          <w:sz w:val="24"/>
          <w:szCs w:val="24"/>
        </w:rPr>
      </w:pPr>
    </w:p>
    <w:p w:rsidR="004A1867" w:rsidRDefault="000B00D6"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METODE</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b/>
          <w:sz w:val="24"/>
          <w:szCs w:val="24"/>
        </w:rPr>
        <w:tab/>
      </w:r>
      <w:r w:rsidRPr="00F81496">
        <w:rPr>
          <w:rFonts w:ascii="Times New Roman" w:hAnsi="Times New Roman" w:cs="Times New Roman"/>
          <w:sz w:val="24"/>
          <w:szCs w:val="24"/>
        </w:rPr>
        <w:t>Penelitian ini, lantas ingin menggunakan studi kasus sebagai bagian dari metode penelitian kualitatif untuk menyajikan realitas faksionalisme</w:t>
      </w:r>
      <w:r>
        <w:rPr>
          <w:rFonts w:ascii="Times New Roman" w:hAnsi="Times New Roman" w:cs="Times New Roman"/>
          <w:sz w:val="24"/>
          <w:szCs w:val="24"/>
        </w:rPr>
        <w:t xml:space="preserve"> ke ranah publik. Sebagai</w:t>
      </w:r>
      <w:r w:rsidRPr="00F81496">
        <w:rPr>
          <w:rFonts w:ascii="Times New Roman" w:hAnsi="Times New Roman" w:cs="Times New Roman"/>
          <w:sz w:val="24"/>
          <w:szCs w:val="24"/>
        </w:rPr>
        <w:t xml:space="preserve"> metode teknis, studi </w:t>
      </w:r>
      <w:r w:rsidRPr="00F81496">
        <w:rPr>
          <w:rFonts w:ascii="Times New Roman" w:hAnsi="Times New Roman" w:cs="Times New Roman"/>
          <w:sz w:val="24"/>
          <w:szCs w:val="24"/>
        </w:rPr>
        <w:lastRenderedPageBreak/>
        <w:t xml:space="preserve">kasus memiliki beberapa ciri elementer sebagai berikut : terjadi dalam konteks kontemporer, melibatkan sumber data yang berlapis, meminta peneliti untuk melaporkan sebuah peristiwa secara deskriptif, sekaligus menjadi strategi mendekati data dari semua sudut/komprehensif </w:t>
      </w:r>
      <w:r w:rsidRPr="00F81496">
        <w:rPr>
          <w:rFonts w:ascii="Times New Roman" w:hAnsi="Times New Roman" w:cs="Times New Roman"/>
          <w:sz w:val="24"/>
          <w:szCs w:val="24"/>
        </w:rPr>
        <w:fldChar w:fldCharType="begin" w:fldLock="1"/>
      </w:r>
      <w:r w:rsidRPr="00F81496">
        <w:rPr>
          <w:rFonts w:ascii="Times New Roman" w:hAnsi="Times New Roman" w:cs="Times New Roman"/>
          <w:sz w:val="24"/>
          <w:szCs w:val="24"/>
        </w:rPr>
        <w:instrText>ADDIN CSL_CITATION {"citationItems":[{"id":"ITEM-1","itemData":{"ISBN":"9781412995313","author":[{"dropping-particle":"","family":"Creswell","given":"John W","non-dropping-particle":"","parse-names":false,"suffix":""}],"id":"ITEM-1","issued":{"date-parts":[["2013"]]},"publisher":"Sage","publisher-place":"London","title":"Qualitative Inquiry and Research Design Choosing Among Five Approaches - Third Edition","type":"book"},"uris":["http://www.mendeley.com/documents/?uuid=89be039f-d121-4efb-bff1-054dcf47ac7a"]}],"mendeley":{"formattedCitation":"(Creswell, 2013)","plainTextFormattedCitation":"(Creswell, 2013)","previouslyFormattedCitation":"(Creswell, 2013)"},"properties":{"noteIndex":0},"schema":"https://github.com/citation-style-language/schema/raw/master/csl-citation.json"}</w:instrText>
      </w:r>
      <w:r w:rsidRPr="00F81496">
        <w:rPr>
          <w:rFonts w:ascii="Times New Roman" w:hAnsi="Times New Roman" w:cs="Times New Roman"/>
          <w:sz w:val="24"/>
          <w:szCs w:val="24"/>
        </w:rPr>
        <w:fldChar w:fldCharType="separate"/>
      </w:r>
      <w:r w:rsidRPr="00F81496">
        <w:rPr>
          <w:rFonts w:ascii="Times New Roman" w:hAnsi="Times New Roman" w:cs="Times New Roman"/>
          <w:noProof/>
          <w:sz w:val="24"/>
          <w:szCs w:val="24"/>
        </w:rPr>
        <w:t>(Creswell, 2013)</w:t>
      </w:r>
      <w:r w:rsidRPr="00F81496">
        <w:rPr>
          <w:rFonts w:ascii="Times New Roman" w:hAnsi="Times New Roman" w:cs="Times New Roman"/>
          <w:sz w:val="24"/>
          <w:szCs w:val="24"/>
        </w:rPr>
        <w:fldChar w:fldCharType="end"/>
      </w:r>
      <w:r w:rsidRPr="00F81496">
        <w:rPr>
          <w:rFonts w:ascii="Times New Roman" w:hAnsi="Times New Roman" w:cs="Times New Roman"/>
          <w:sz w:val="24"/>
          <w:szCs w:val="24"/>
        </w:rPr>
        <w:t xml:space="preserve">. </w:t>
      </w:r>
    </w:p>
    <w:p w:rsidR="004A1867" w:rsidRPr="007624FB" w:rsidRDefault="004A1867" w:rsidP="008F3FA3">
      <w:pPr>
        <w:spacing w:after="0" w:line="240" w:lineRule="auto"/>
        <w:ind w:firstLine="720"/>
        <w:contextualSpacing/>
        <w:jc w:val="both"/>
        <w:rPr>
          <w:rFonts w:ascii="Times New Roman" w:hAnsi="Times New Roman" w:cs="Times New Roman"/>
          <w:sz w:val="24"/>
          <w:szCs w:val="24"/>
        </w:rPr>
      </w:pPr>
      <w:r w:rsidRPr="00F81496">
        <w:rPr>
          <w:rFonts w:ascii="Times New Roman" w:hAnsi="Times New Roman" w:cs="Times New Roman"/>
          <w:sz w:val="24"/>
          <w:szCs w:val="24"/>
        </w:rPr>
        <w:t>Selain itu, Masri Singarimbun, sebagaimana dikutip oleh Prof. Dr. H. Mudjia Rahardjo, M.Si, Guru Besar Bidang Sosiolingustik pada Fakultas Humaniora, UIN Maulana Ma</w:t>
      </w:r>
      <w:r>
        <w:rPr>
          <w:rFonts w:ascii="Times New Roman" w:hAnsi="Times New Roman" w:cs="Times New Roman"/>
          <w:sz w:val="24"/>
          <w:szCs w:val="24"/>
        </w:rPr>
        <w:t>lik Ibrahim Malang dalam hasil penelitian pustakanya</w:t>
      </w:r>
      <w:r w:rsidRPr="00F81496">
        <w:rPr>
          <w:rFonts w:ascii="Times New Roman" w:hAnsi="Times New Roman" w:cs="Times New Roman"/>
          <w:sz w:val="24"/>
          <w:szCs w:val="24"/>
        </w:rPr>
        <w:t xml:space="preserve"> berjudul “Desain Penelitian Studi Kasus (Pengalaman Em</w:t>
      </w:r>
      <w:r>
        <w:rPr>
          <w:rFonts w:ascii="Times New Roman" w:hAnsi="Times New Roman" w:cs="Times New Roman"/>
          <w:sz w:val="24"/>
          <w:szCs w:val="24"/>
        </w:rPr>
        <w:t>pirik)” juga menekankan penting</w:t>
      </w:r>
      <w:r w:rsidRPr="00F81496">
        <w:rPr>
          <w:rFonts w:ascii="Times New Roman" w:hAnsi="Times New Roman" w:cs="Times New Roman"/>
          <w:sz w:val="24"/>
          <w:szCs w:val="24"/>
        </w:rPr>
        <w:t xml:space="preserve">nya metode penelitian studi kasus untuk melakukan kategorisasi unit analisis dari level individu </w:t>
      </w:r>
      <w:r w:rsidRPr="00F81496">
        <w:rPr>
          <w:rFonts w:ascii="Times New Roman" w:hAnsi="Times New Roman" w:cs="Times New Roman"/>
          <w:sz w:val="24"/>
          <w:szCs w:val="24"/>
        </w:rPr>
        <w:fldChar w:fldCharType="begin" w:fldLock="1"/>
      </w:r>
      <w:r w:rsidRPr="00F81496">
        <w:rPr>
          <w:rFonts w:ascii="Times New Roman" w:hAnsi="Times New Roman" w:cs="Times New Roman"/>
          <w:sz w:val="24"/>
          <w:szCs w:val="24"/>
        </w:rPr>
        <w:instrText>ADDIN CSL_CITATION {"citationItems":[{"id":"ITEM-1","itemData":{"abstract":"Karena paradigma, proses, metode, dan tujuannya berbeda dengan metode penelitian yang lain, desain penelitian Studi Kasus berbeda dengan desain penelitian kuantitatif, tetapi kurang lebih sama dengan desain penelitian kualitatif pada umumnya. Tidak ada pola baku tentang format desain penelitian Studi Kasus, sebab; (1) instrumen utama penelitian adalah peneliti sendiri, sehingga masing-masing orang bisa memiliki model desain sendiri sesuai seleranya, (2) proses penelitian Studi Kasus berlangsung secara siklus, sebagaimana penelitian-penelitian kualitatif pada umumnya, dan (3) metode penelitian Studi Kasus berangkat dari kasus atau fenomena tertentu yang dianggap akan memberikan pengetahuan yang bermanfaat bagi masyarakat. Desain penelitian itu sendiri apa? Desain penelitian pada hakikatnya merupakan rencana aksi penelitian (action plan) berupa seperangkat kegiatan yang berurutan secara logis yang menghubungkan antara pertanyaan penelitian yang hendak dijawab dan kesimpulan penelitian yang merupakan jawaban terhadap masalah penelitian. Di beberapa buku tentang metodologi peneletian, desain penelitian diartikan sebagai rencana yang memandu peneliti dalam proses pengumpulan, analisis, dan interpretasi data. Ada juga yang mendefinisikan desain penelitian sebagai blueprint (cetak biru) penelitian, yang mencakup setidaknya empat hal, yaitu: pertanyaan penelitian apa yang hendak dijawab, data apa saja yang relevan dengan pertanyaan penelitian tersebut, data yang dikumpulkan seperti apa dan dengan cara apa, dan bagaimana menganalisisnya. Perlu disadari pula bahwa desain penelitian bukan sekadar rencana kerja. Tujuan utama desain penelitian ialah untuk membantu peneliti agar terhindar dari data yang sama sekali tidak ada hubungannya dengan pertanyaan penelitian. Ini perlu ditegaskan karena sering ditemukan peneliti memperoleh data yang tidak ada hubungannya dengan fokus penelitian sehingga kesimpulan penelitiannya tidak menjawab pertanyaan yang diajukan. Desain penelitian terkait hal-hal yang logis (logical problems), bukan hal-hal yang bersifat logistik (logistical problems). Sebagai sebuah rencana, desain penelitian menurut Morse (Denzin dan Lincoln, 1994: 222) mencakup banyak unsur, meliputi pemilihan situs dan strategi penelitian, persiapan penelitian, menyusun dan memperbaiki pertanyaan penelitian, menyusun proposal, dan jika perlu memperoleh ijin penelitian dari lembaga yang berwenang mengeluarkannya. Berkaitan dengan tipologi penelitian Studi Khusus, Yin (…","author":[{"dropping-particle":"","family":"Rahardjo","given":"Mudjia","non-dropping-particle":"","parse-names":false,"suffix":""}],"id":"ITEM-1","issued":{"date-parts":[["2017"]]},"page":"1-15","title":"Studi Kasus Dalam Penelitian Kualitatif : Konsep dan Prosedurnya","type":"article-journal"},"uris":["http://www.mendeley.com/documents/?uuid=04ad178f-be46-4a22-8b47-dd039b253788"]}],"mendeley":{"formattedCitation":"(Rahardjo, 2017)","plainTextFormattedCitation":"(Rahardjo, 2017)","previouslyFormattedCitation":"(Rahardjo, 2017)"},"properties":{"noteIndex":0},"schema":"https://github.com/citation-style-language/schema/raw/master/csl-citation.json"}</w:instrText>
      </w:r>
      <w:r w:rsidRPr="00F81496">
        <w:rPr>
          <w:rFonts w:ascii="Times New Roman" w:hAnsi="Times New Roman" w:cs="Times New Roman"/>
          <w:sz w:val="24"/>
          <w:szCs w:val="24"/>
        </w:rPr>
        <w:fldChar w:fldCharType="separate"/>
      </w:r>
      <w:r w:rsidRPr="00F81496">
        <w:rPr>
          <w:rFonts w:ascii="Times New Roman" w:hAnsi="Times New Roman" w:cs="Times New Roman"/>
          <w:noProof/>
          <w:sz w:val="24"/>
          <w:szCs w:val="24"/>
        </w:rPr>
        <w:t>(Rahardjo, 2017)</w:t>
      </w:r>
      <w:r w:rsidRPr="00F81496">
        <w:rPr>
          <w:rFonts w:ascii="Times New Roman" w:hAnsi="Times New Roman" w:cs="Times New Roman"/>
          <w:sz w:val="24"/>
          <w:szCs w:val="24"/>
        </w:rPr>
        <w:fldChar w:fldCharType="end"/>
      </w:r>
      <w:r w:rsidRPr="00F81496">
        <w:rPr>
          <w:rFonts w:ascii="Times New Roman" w:hAnsi="Times New Roman" w:cs="Times New Roman"/>
          <w:sz w:val="24"/>
          <w:szCs w:val="24"/>
        </w:rPr>
        <w:t>. Hanya saja, sebagaimana sudah disampaikan pada bagian sebelumnya, teknik pengambilan data dari penelitian ini dominan</w:t>
      </w:r>
      <w:r>
        <w:rPr>
          <w:rFonts w:ascii="Times New Roman" w:hAnsi="Times New Roman" w:cs="Times New Roman"/>
          <w:sz w:val="24"/>
          <w:szCs w:val="24"/>
        </w:rPr>
        <w:t xml:space="preserve"> dilakukan dengan </w:t>
      </w:r>
      <w:r>
        <w:rPr>
          <w:rFonts w:ascii="Times New Roman" w:hAnsi="Times New Roman" w:cs="Times New Roman"/>
          <w:i/>
          <w:sz w:val="24"/>
          <w:szCs w:val="24"/>
        </w:rPr>
        <w:t>literature review</w:t>
      </w:r>
      <w:r>
        <w:rPr>
          <w:rFonts w:ascii="Times New Roman" w:hAnsi="Times New Roman" w:cs="Times New Roman"/>
          <w:sz w:val="24"/>
          <w:szCs w:val="24"/>
        </w:rPr>
        <w:t>.</w:t>
      </w:r>
    </w:p>
    <w:p w:rsidR="004A1867" w:rsidRPr="0095734E" w:rsidRDefault="004A1867" w:rsidP="008F3FA3">
      <w:pPr>
        <w:spacing w:after="0" w:line="240" w:lineRule="auto"/>
        <w:contextualSpacing/>
        <w:jc w:val="both"/>
        <w:rPr>
          <w:rFonts w:ascii="Times New Roman" w:hAnsi="Times New Roman" w:cs="Times New Roman"/>
          <w:sz w:val="24"/>
          <w:szCs w:val="24"/>
        </w:rPr>
      </w:pPr>
    </w:p>
    <w:p w:rsidR="000B00D6" w:rsidRDefault="000B00D6"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4A1867" w:rsidRPr="0095734E" w:rsidRDefault="004A1867"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Indikator-Indikator Faksionalisme</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Bagian ini berperan untuk menganalisis praktik faksionalisme yang terjadi pada Ganjar-PDIP dan Partai Demokrat-KLB-DS dengan menggunakan indikator-indikator yang ditawarkan oleh Zariski. Atau dengan kata lain, bagian ini menjabarkan faksionalisme yang terjadi pada Ganjar-PDIP dan Partai Demokrat-KLB DS secara lebih operasional. Adapun s</w:t>
      </w:r>
      <w:r w:rsidRPr="0095734E">
        <w:rPr>
          <w:rFonts w:ascii="Times New Roman" w:hAnsi="Times New Roman" w:cs="Times New Roman"/>
          <w:sz w:val="24"/>
          <w:szCs w:val="24"/>
        </w:rPr>
        <w:t>ecara teknis,</w:t>
      </w:r>
      <w:r>
        <w:rPr>
          <w:rFonts w:ascii="Times New Roman" w:hAnsi="Times New Roman" w:cs="Times New Roman"/>
          <w:sz w:val="24"/>
          <w:szCs w:val="24"/>
        </w:rPr>
        <w:t xml:space="preserve"> indikator-indikator tersebut lantas</w:t>
      </w:r>
      <w:r w:rsidRPr="0095734E">
        <w:rPr>
          <w:rFonts w:ascii="Times New Roman" w:hAnsi="Times New Roman" w:cs="Times New Roman"/>
          <w:sz w:val="24"/>
          <w:szCs w:val="24"/>
        </w:rPr>
        <w:t xml:space="preserve"> ter</w:t>
      </w:r>
      <w:r>
        <w:rPr>
          <w:rFonts w:ascii="Times New Roman" w:hAnsi="Times New Roman" w:cs="Times New Roman"/>
          <w:sz w:val="24"/>
          <w:szCs w:val="24"/>
        </w:rPr>
        <w:t>kontekstualisasi dalam tabel 1.1. berikut ini.</w:t>
      </w:r>
    </w:p>
    <w:p w:rsidR="004A1867" w:rsidRPr="0095734E"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rsidR="004A1867" w:rsidRPr="000B00D6" w:rsidRDefault="000B00D6"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Tabel 1</w:t>
      </w:r>
      <w:r w:rsidR="004A1867" w:rsidRPr="000B00D6">
        <w:rPr>
          <w:rFonts w:ascii="Times New Roman" w:hAnsi="Times New Roman" w:cs="Times New Roman"/>
          <w:b/>
          <w:sz w:val="24"/>
          <w:szCs w:val="24"/>
        </w:rPr>
        <w:t>. Kontekstualisasi Indikator Faksionalisme</w:t>
      </w:r>
    </w:p>
    <w:tbl>
      <w:tblPr>
        <w:tblStyle w:val="TableGrid"/>
        <w:tblW w:w="0" w:type="auto"/>
        <w:tblLook w:val="04A0" w:firstRow="1" w:lastRow="0" w:firstColumn="1" w:lastColumn="0" w:noHBand="0" w:noVBand="1"/>
      </w:tblPr>
      <w:tblGrid>
        <w:gridCol w:w="1306"/>
        <w:gridCol w:w="2919"/>
        <w:gridCol w:w="2522"/>
        <w:gridCol w:w="2603"/>
      </w:tblGrid>
      <w:tr w:rsidR="004A1867" w:rsidTr="00754CBF">
        <w:tc>
          <w:tcPr>
            <w:tcW w:w="1306"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Aspek</w:t>
            </w:r>
          </w:p>
        </w:tc>
        <w:tc>
          <w:tcPr>
            <w:tcW w:w="2919"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Deskripsi Menurut Teori Zariski</w:t>
            </w:r>
          </w:p>
        </w:tc>
        <w:tc>
          <w:tcPr>
            <w:tcW w:w="2522"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Ganjar-PDIP</w:t>
            </w:r>
          </w:p>
        </w:tc>
        <w:tc>
          <w:tcPr>
            <w:tcW w:w="2603"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Partai Demokrat dan KLB-DS</w:t>
            </w:r>
          </w:p>
        </w:tc>
      </w:tr>
      <w:tr w:rsidR="004A1867" w:rsidTr="00754CBF">
        <w:tc>
          <w:tcPr>
            <w:tcW w:w="1306"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 xml:space="preserve">Sumber Konflik </w:t>
            </w:r>
          </w:p>
        </w:tc>
        <w:tc>
          <w:tcPr>
            <w:tcW w:w="2919"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w:t>
            </w:r>
            <w:r w:rsidRPr="0095734E">
              <w:rPr>
                <w:rFonts w:ascii="Times New Roman" w:hAnsi="Times New Roman" w:cs="Times New Roman"/>
                <w:sz w:val="24"/>
                <w:szCs w:val="24"/>
              </w:rPr>
              <w:t>uncul dari dalam sebuah organisasi (dalam hal ini partai/</w:t>
            </w:r>
            <w:r w:rsidRPr="0095734E">
              <w:rPr>
                <w:rFonts w:ascii="Times New Roman" w:hAnsi="Times New Roman" w:cs="Times New Roman"/>
                <w:i/>
                <w:sz w:val="24"/>
                <w:szCs w:val="24"/>
              </w:rPr>
              <w:t>intra-party</w:t>
            </w:r>
            <w:r w:rsidRPr="0095734E">
              <w:rPr>
                <w:rFonts w:ascii="Times New Roman" w:hAnsi="Times New Roman" w:cs="Times New Roman"/>
                <w:sz w:val="24"/>
                <w:szCs w:val="24"/>
              </w:rPr>
              <w:t>)</w:t>
            </w:r>
          </w:p>
        </w:tc>
        <w:tc>
          <w:tcPr>
            <w:tcW w:w="2522"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eduanya muncul dari dalam partai.</w:t>
            </w:r>
          </w:p>
        </w:tc>
        <w:tc>
          <w:tcPr>
            <w:tcW w:w="2603"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eduanya muncul dari dalam partai. Meski demikian, KLB-DS juga bisa dianggap sebagai aktor dari luar partai karena sudah dipecat.</w:t>
            </w:r>
          </w:p>
        </w:tc>
      </w:tr>
      <w:tr w:rsidR="004A1867" w:rsidTr="00754CBF">
        <w:tc>
          <w:tcPr>
            <w:tcW w:w="1306"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Cara Kerja</w:t>
            </w:r>
          </w:p>
        </w:tc>
        <w:tc>
          <w:tcPr>
            <w:tcW w:w="2919"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w:t>
            </w:r>
            <w:r w:rsidRPr="0095734E">
              <w:rPr>
                <w:rFonts w:ascii="Times New Roman" w:hAnsi="Times New Roman" w:cs="Times New Roman"/>
                <w:sz w:val="24"/>
                <w:szCs w:val="24"/>
              </w:rPr>
              <w:t>olektif di bawah komando</w:t>
            </w:r>
            <w:r>
              <w:rPr>
                <w:rFonts w:ascii="Times New Roman" w:hAnsi="Times New Roman" w:cs="Times New Roman"/>
                <w:sz w:val="24"/>
                <w:szCs w:val="24"/>
              </w:rPr>
              <w:t xml:space="preserve"> </w:t>
            </w:r>
            <w:r w:rsidRPr="0095734E">
              <w:rPr>
                <w:rFonts w:ascii="Times New Roman" w:hAnsi="Times New Roman" w:cs="Times New Roman"/>
                <w:sz w:val="24"/>
                <w:szCs w:val="24"/>
              </w:rPr>
              <w:t>seorang/sekelompok figur</w:t>
            </w:r>
          </w:p>
        </w:tc>
        <w:tc>
          <w:tcPr>
            <w:tcW w:w="2522"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Cara kerja “kolektif di bawah figur” tersebut sudah terlihat dari faksi Puan. Sebaliknya, belum terlihat dari faksi Ganjar.</w:t>
            </w:r>
          </w:p>
        </w:tc>
        <w:tc>
          <w:tcPr>
            <w:tcW w:w="2603"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Cara kerja “kolektif di bawah figur” tersebut sudah terlihat dari faksi Partai Demokrat. Sebaliknya, belum terlihat dari faksi KLB-DS.</w:t>
            </w:r>
          </w:p>
        </w:tc>
      </w:tr>
      <w:tr w:rsidR="004A1867" w:rsidTr="00754CBF">
        <w:tc>
          <w:tcPr>
            <w:tcW w:w="1306"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Tujuan</w:t>
            </w:r>
          </w:p>
        </w:tc>
        <w:tc>
          <w:tcPr>
            <w:tcW w:w="2919"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w:t>
            </w:r>
            <w:r w:rsidRPr="0095734E">
              <w:rPr>
                <w:rFonts w:ascii="Times New Roman" w:hAnsi="Times New Roman" w:cs="Times New Roman"/>
                <w:sz w:val="24"/>
                <w:szCs w:val="24"/>
              </w:rPr>
              <w:t>eraih salahsatu, atau beberapa, atau semua dari kondisi-kondisi penguasaan berikut ini; patronase, kontrol, atau pemenuhan kepentingan kelompok</w:t>
            </w:r>
          </w:p>
        </w:tc>
        <w:tc>
          <w:tcPr>
            <w:tcW w:w="2522"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Baru terlihat dari faksi Puan. Sebaliknya,  faksi Ganjar belum menunjukkan upaya untuk mencapai tujuan tersebut.</w:t>
            </w:r>
          </w:p>
        </w:tc>
        <w:tc>
          <w:tcPr>
            <w:tcW w:w="2603"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Baru terlihat dari faksi Partai Demokrat. Sebaliknya,  faksi KLB-DS belum menunjukkan upaya untuk mencapai tujuan tersebut.</w:t>
            </w:r>
          </w:p>
        </w:tc>
      </w:tr>
    </w:tbl>
    <w:p w:rsidR="004A1867" w:rsidRPr="0095734E" w:rsidRDefault="004A1867" w:rsidP="008F3FA3">
      <w:pPr>
        <w:spacing w:after="0" w:line="240" w:lineRule="auto"/>
        <w:contextualSpacing/>
        <w:jc w:val="both"/>
        <w:rPr>
          <w:rFonts w:ascii="Times New Roman" w:hAnsi="Times New Roman" w:cs="Times New Roman"/>
          <w:sz w:val="24"/>
          <w:szCs w:val="24"/>
        </w:rPr>
      </w:pPr>
    </w:p>
    <w:p w:rsidR="004A1867" w:rsidRPr="00BF260A"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 xml:space="preserve">Penjelasan di atas lantas bermuara pada beberapa temuan. </w:t>
      </w:r>
      <w:r>
        <w:rPr>
          <w:rFonts w:ascii="Times New Roman" w:hAnsi="Times New Roman" w:cs="Times New Roman"/>
          <w:i/>
          <w:sz w:val="24"/>
          <w:szCs w:val="24"/>
        </w:rPr>
        <w:t xml:space="preserve">Pertama, </w:t>
      </w:r>
      <w:r>
        <w:rPr>
          <w:rFonts w:ascii="Times New Roman" w:hAnsi="Times New Roman" w:cs="Times New Roman"/>
          <w:sz w:val="24"/>
          <w:szCs w:val="24"/>
        </w:rPr>
        <w:t xml:space="preserve">bahwa ternyata faksionalisme akan selalu beririsan dengan dinamika internal partai terlebih dulu. Ini menjadi penanda penting bagi kemunculan faksionalisme. </w:t>
      </w:r>
      <w:r>
        <w:rPr>
          <w:rFonts w:ascii="Times New Roman" w:hAnsi="Times New Roman" w:cs="Times New Roman"/>
          <w:i/>
          <w:sz w:val="24"/>
          <w:szCs w:val="24"/>
        </w:rPr>
        <w:t xml:space="preserve">Kedua, </w:t>
      </w:r>
      <w:r>
        <w:rPr>
          <w:rFonts w:ascii="Times New Roman" w:hAnsi="Times New Roman" w:cs="Times New Roman"/>
          <w:sz w:val="24"/>
          <w:szCs w:val="24"/>
        </w:rPr>
        <w:t xml:space="preserve">bahwa faksionalisme tetap tidak bisa </w:t>
      </w:r>
      <w:r>
        <w:rPr>
          <w:rFonts w:ascii="Times New Roman" w:hAnsi="Times New Roman" w:cs="Times New Roman"/>
          <w:sz w:val="24"/>
          <w:szCs w:val="24"/>
        </w:rPr>
        <w:lastRenderedPageBreak/>
        <w:t xml:space="preserve">dilepaskan dari patron-klien dan elitisme sebagai kata kunci penting. Apalagi karena setelahnya, faksionalisme akan memperkuat diri dengan mencari basis massa. Sehingga jelas bahwa situasi tersebut terkait dengan bagaimana faksionalisme bekerja. </w:t>
      </w:r>
      <w:r>
        <w:rPr>
          <w:rFonts w:ascii="Times New Roman" w:hAnsi="Times New Roman" w:cs="Times New Roman"/>
          <w:i/>
          <w:sz w:val="24"/>
          <w:szCs w:val="24"/>
        </w:rPr>
        <w:t>Ketiga,</w:t>
      </w:r>
      <w:r>
        <w:rPr>
          <w:rFonts w:ascii="Times New Roman" w:hAnsi="Times New Roman" w:cs="Times New Roman"/>
          <w:sz w:val="24"/>
          <w:szCs w:val="24"/>
        </w:rPr>
        <w:t xml:space="preserve"> bahwa ternyata, disain faksionalisme bisa muncul secara bervariasi. Hal tersebut merupakan konsekuensi dari relasi antar faktor yang terjadi di lapangan. Pada gilirannya, disain tersebut bukan hanya akan menghasilkan kerugian bagi partai, melainkan juga keuntungan. Dengan demikian, menjadi semakin jelas bahwa besar/kecilnya pengaruh faksionalisme terhadap eksistensi partai akan sangat tergantung dari proses kemunculan, cara kerja dan dampaknya. Bagian selanjutnya adalah elaborasi dari tiga substansi besar tersebut.</w:t>
      </w:r>
    </w:p>
    <w:p w:rsidR="004A1867" w:rsidRPr="0095734E" w:rsidRDefault="004A1867" w:rsidP="008F3FA3">
      <w:pPr>
        <w:spacing w:after="0" w:line="240" w:lineRule="auto"/>
        <w:contextualSpacing/>
        <w:jc w:val="both"/>
        <w:rPr>
          <w:rFonts w:ascii="Times New Roman" w:hAnsi="Times New Roman" w:cs="Times New Roman"/>
          <w:sz w:val="24"/>
          <w:szCs w:val="24"/>
        </w:rPr>
      </w:pPr>
    </w:p>
    <w:p w:rsidR="004A1867" w:rsidRPr="0095734E" w:rsidRDefault="004A1867"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Faksionalisme Bisa Dipicu Oleh Aktor Internal dan Eksternal</w:t>
      </w:r>
    </w:p>
    <w:p w:rsidR="004A1867"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Ganjarist, kelompok relawan yang</w:t>
      </w:r>
      <w:r>
        <w:rPr>
          <w:rFonts w:ascii="Times New Roman" w:hAnsi="Times New Roman" w:cs="Times New Roman"/>
          <w:sz w:val="24"/>
          <w:szCs w:val="24"/>
        </w:rPr>
        <w:t xml:space="preserve"> lantas</w:t>
      </w:r>
      <w:r w:rsidRPr="0095734E">
        <w:rPr>
          <w:rFonts w:ascii="Times New Roman" w:hAnsi="Times New Roman" w:cs="Times New Roman"/>
          <w:sz w:val="24"/>
          <w:szCs w:val="24"/>
        </w:rPr>
        <w:t xml:space="preserve"> menunjukkan dukungannya secara terang-terangan kepada Ganjar untuk </w:t>
      </w:r>
      <w:r>
        <w:rPr>
          <w:rFonts w:ascii="Times New Roman" w:hAnsi="Times New Roman" w:cs="Times New Roman"/>
          <w:sz w:val="24"/>
          <w:szCs w:val="24"/>
        </w:rPr>
        <w:t>menjadi kandidat</w:t>
      </w:r>
      <w:r w:rsidRPr="0095734E">
        <w:rPr>
          <w:rFonts w:ascii="Times New Roman" w:hAnsi="Times New Roman" w:cs="Times New Roman"/>
          <w:sz w:val="24"/>
          <w:szCs w:val="24"/>
        </w:rPr>
        <w:t xml:space="preserve"> Presiden 2024 dari </w:t>
      </w:r>
      <w:r>
        <w:rPr>
          <w:rFonts w:ascii="Times New Roman" w:hAnsi="Times New Roman" w:cs="Times New Roman"/>
          <w:sz w:val="24"/>
          <w:szCs w:val="24"/>
        </w:rPr>
        <w:t>PDIP</w:t>
      </w:r>
      <w:r w:rsidRPr="0095734E">
        <w:rPr>
          <w:rFonts w:ascii="Times New Roman" w:hAnsi="Times New Roman" w:cs="Times New Roman"/>
          <w:sz w:val="24"/>
          <w:szCs w:val="24"/>
        </w:rPr>
        <w:t>, seolah memberi konfirmasi bahwa Ganjar memang telah ter</w:t>
      </w:r>
      <w:r>
        <w:rPr>
          <w:rFonts w:ascii="Times New Roman" w:hAnsi="Times New Roman" w:cs="Times New Roman"/>
          <w:sz w:val="24"/>
          <w:szCs w:val="24"/>
        </w:rPr>
        <w:t>libat dalam berbagai upaya untuk menaikkan citra diri</w:t>
      </w:r>
      <w:r w:rsidRPr="0095734E">
        <w:rPr>
          <w:rFonts w:ascii="Times New Roman" w:hAnsi="Times New Roman" w:cs="Times New Roman"/>
          <w:sz w:val="24"/>
          <w:szCs w:val="24"/>
        </w:rPr>
        <w:t>.</w:t>
      </w:r>
      <w:r>
        <w:rPr>
          <w:rFonts w:ascii="Times New Roman" w:hAnsi="Times New Roman" w:cs="Times New Roman"/>
          <w:sz w:val="24"/>
          <w:szCs w:val="24"/>
        </w:rPr>
        <w:t xml:space="preserve"> Apalagi karena konferensi pers Ganjarist dilakukan pertama kali pada 1 Juni 2021, sepuluh hari saja setelah insiden di mana Ganjar tidak diundang ke acara resmi PDIP terjad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67829/pendukung-ganjar-pranowo-capres-2024-deklarasikan-relawan-ganjarist","author":[{"dropping-particle":"","family":"Amirullah","given":"","non-dropping-particle":"","parse-names":false,"suffix":""}],"container-title":"Tempo.co","id":"ITEM-1","issued":{"date-parts":[["2021"]]},"title":"Pendukung Ganjar Pranowo Capres 2024 Deklarasikan Relawan Ganjarist","type":"webpage"},"uris":["http://www.mendeley.com/documents/?uuid=b7505f99-b8e1-4fba-b1d5-a34e8d46777b"]}],"mendeley":{"formattedCitation":"(Amirullah, 2021)","plainTextFormattedCitation":"(Amirullah, 2021)","previouslyFormattedCitation":"(Amirullah,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Amirullah, 2021)</w:t>
      </w:r>
      <w:r>
        <w:rPr>
          <w:rFonts w:ascii="Times New Roman" w:hAnsi="Times New Roman" w:cs="Times New Roman"/>
          <w:sz w:val="24"/>
          <w:szCs w:val="24"/>
        </w:rPr>
        <w:fldChar w:fldCharType="end"/>
      </w:r>
      <w:r>
        <w:rPr>
          <w:rFonts w:ascii="Times New Roman" w:hAnsi="Times New Roman" w:cs="Times New Roman"/>
          <w:sz w:val="24"/>
          <w:szCs w:val="24"/>
        </w:rPr>
        <w:t xml:space="preserve">. Tentu saja, Ganjar memilih untuk tidak menanggapi kemunculan kelompok relawan tersebut secara terbu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68468/enggan-komentar-soal-ganjarist-ganjar-pranowo-saya-konsentrasi-urus-jateng","accessed":{"date-parts":[["2021","6","1"]]},"author":[{"dropping-particle":"","family":"Ari Wibowo","given":"Eko","non-dropping-particle":"","parse-names":false,"suffix":""}],"container-title":"Tempo.co","id":"ITEM-1","issued":{"date-parts":[["2021"]]},"title":"Enggan Komentar Soal Ganjarist, Ganjar Pranowo: Saya Konsentrasi Urus Jateng","type":"webpage"},"uris":["http://www.mendeley.com/documents/?uuid=ddd3a89b-16bd-403e-a500-eae13222f152"]}],"mendeley":{"formattedCitation":"(Ari Wibowo, 2021)","plainTextFormattedCitation":"(Ari Wibowo, 2021)","previouslyFormattedCitation":"(Ari Wibowo,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Ari Wibow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Pr="00BA401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Masalahnya, kemunculan kelompok-kelompok relawan yang mendukung kandidasi Ganjar pada Pilpres 2024 sebagaimana kemunculan Ganjarist tersebut, semakin menunjukkan bahwa Ganjar memang berkeperluan untuk merespon dukungan publik yang datang kepadanya. Akibatnya, PDIP</w:t>
      </w:r>
      <w:r w:rsidRPr="0095734E">
        <w:rPr>
          <w:rFonts w:ascii="Times New Roman" w:hAnsi="Times New Roman" w:cs="Times New Roman"/>
          <w:sz w:val="24"/>
          <w:szCs w:val="24"/>
        </w:rPr>
        <w:t xml:space="preserve"> murka.</w:t>
      </w:r>
      <w:r>
        <w:rPr>
          <w:rFonts w:ascii="Times New Roman" w:hAnsi="Times New Roman" w:cs="Times New Roman"/>
          <w:sz w:val="24"/>
          <w:szCs w:val="24"/>
        </w:rPr>
        <w:t xml:space="preserve"> </w:t>
      </w:r>
      <w:r>
        <w:rPr>
          <w:rFonts w:ascii="Times New Roman" w:hAnsi="Times New Roman" w:cs="Times New Roman"/>
          <w:i/>
          <w:sz w:val="24"/>
          <w:szCs w:val="24"/>
        </w:rPr>
        <w:t xml:space="preserve">Kemajon </w:t>
      </w:r>
      <w:r>
        <w:rPr>
          <w:rFonts w:ascii="Times New Roman" w:hAnsi="Times New Roman" w:cs="Times New Roman"/>
          <w:sz w:val="24"/>
          <w:szCs w:val="24"/>
        </w:rPr>
        <w:t>(mendahului) dan</w:t>
      </w:r>
      <w:r>
        <w:rPr>
          <w:rFonts w:ascii="Times New Roman" w:hAnsi="Times New Roman" w:cs="Times New Roman"/>
          <w:i/>
          <w:sz w:val="24"/>
          <w:szCs w:val="24"/>
        </w:rPr>
        <w:t xml:space="preserve"> keminter </w:t>
      </w:r>
      <w:r>
        <w:rPr>
          <w:rFonts w:ascii="Times New Roman" w:hAnsi="Times New Roman" w:cs="Times New Roman"/>
          <w:sz w:val="24"/>
          <w:szCs w:val="24"/>
        </w:rPr>
        <w:t>(sok pintar)</w:t>
      </w:r>
      <w:r>
        <w:rPr>
          <w:rFonts w:ascii="Times New Roman" w:hAnsi="Times New Roman" w:cs="Times New Roman"/>
          <w:i/>
          <w:sz w:val="24"/>
          <w:szCs w:val="24"/>
        </w:rPr>
        <w:t xml:space="preserve"> </w:t>
      </w:r>
      <w:r>
        <w:rPr>
          <w:rFonts w:ascii="Times New Roman" w:hAnsi="Times New Roman" w:cs="Times New Roman"/>
          <w:sz w:val="24"/>
          <w:szCs w:val="24"/>
        </w:rPr>
        <w:t xml:space="preserve">adalah frasa yang bahkan sempat muncul dalam kemurkaan PDIP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jateng.inews.id/berita/pdip-jateng-ingatkan-ganjar-wis-kemajon-yen-kowe-pinter-ojo-keminter","accessed":{"date-parts":[["2021","7","1"]]},"author":[{"dropping-particle":"","family":"Antoni","given":"Ahmad","non-dropping-particle":"","parse-names":false,"suffix":""}],"container-title":"jateng.inews.id","id":"ITEM-1","issued":{"date-parts":[["2021"]]},"title":"PDIP Jateng Ingatkan Ganjar: Wis Kemajon, Yen Kowe Pinter Ojo Keminter","type":"webpage"},"uris":["http://www.mendeley.com/documents/?uuid=309dbf3a-e90c-4c58-9a44-a741d5e7700b"]}],"mendeley":{"formattedCitation":"(Antoni, 2021)","plainTextFormattedCitation":"(Antoni, 2021)","previouslyFormattedCitation":"(Antoni, 2021)"},"properties":{"noteIndex":0},"schema":"https://github.com/citation-style-language/schema/raw/master/csl-citation.json"}</w:instrText>
      </w:r>
      <w:r>
        <w:rPr>
          <w:rFonts w:ascii="Times New Roman" w:hAnsi="Times New Roman" w:cs="Times New Roman"/>
          <w:sz w:val="24"/>
          <w:szCs w:val="24"/>
        </w:rPr>
        <w:fldChar w:fldCharType="separate"/>
      </w:r>
      <w:r w:rsidRPr="004D769F">
        <w:rPr>
          <w:rFonts w:ascii="Times New Roman" w:hAnsi="Times New Roman" w:cs="Times New Roman"/>
          <w:noProof/>
          <w:sz w:val="24"/>
          <w:szCs w:val="24"/>
        </w:rPr>
        <w:t>(Antoni, 2021)</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Masalah sem</w:t>
      </w:r>
      <w:r>
        <w:rPr>
          <w:rFonts w:ascii="Times New Roman" w:hAnsi="Times New Roman" w:cs="Times New Roman"/>
          <w:sz w:val="24"/>
          <w:szCs w:val="24"/>
        </w:rPr>
        <w:t>akin runyam karena Puan</w:t>
      </w:r>
      <w:r w:rsidRPr="0095734E">
        <w:rPr>
          <w:rFonts w:ascii="Times New Roman" w:hAnsi="Times New Roman" w:cs="Times New Roman"/>
          <w:sz w:val="24"/>
          <w:szCs w:val="24"/>
        </w:rPr>
        <w:t xml:space="preserve">, </w:t>
      </w:r>
      <w:r>
        <w:rPr>
          <w:rFonts w:ascii="Times New Roman" w:hAnsi="Times New Roman" w:cs="Times New Roman"/>
          <w:sz w:val="24"/>
          <w:szCs w:val="24"/>
        </w:rPr>
        <w:t>kandidat istimewa PDIP, selalu berada di bawah Ganjar</w:t>
      </w:r>
      <w:r w:rsidRPr="0095734E">
        <w:rPr>
          <w:rFonts w:ascii="Times New Roman" w:hAnsi="Times New Roman" w:cs="Times New Roman"/>
          <w:sz w:val="24"/>
          <w:szCs w:val="24"/>
        </w:rPr>
        <w:t xml:space="preserve"> dalam </w:t>
      </w:r>
      <w:r>
        <w:rPr>
          <w:rFonts w:ascii="Times New Roman" w:hAnsi="Times New Roman" w:cs="Times New Roman"/>
          <w:sz w:val="24"/>
          <w:szCs w:val="24"/>
        </w:rPr>
        <w:t xml:space="preserve">berbagai </w:t>
      </w:r>
      <w:r w:rsidRPr="0095734E">
        <w:rPr>
          <w:rFonts w:ascii="Times New Roman" w:hAnsi="Times New Roman" w:cs="Times New Roman"/>
          <w:sz w:val="24"/>
          <w:szCs w:val="24"/>
        </w:rPr>
        <w:t xml:space="preserve">hasil </w:t>
      </w:r>
      <w:r w:rsidRPr="007133AA">
        <w:rPr>
          <w:rFonts w:ascii="Times New Roman" w:hAnsi="Times New Roman" w:cs="Times New Roman"/>
          <w:i/>
          <w:sz w:val="24"/>
          <w:szCs w:val="24"/>
        </w:rPr>
        <w:t>survey</w:t>
      </w:r>
      <w:r w:rsidRPr="0095734E">
        <w:rPr>
          <w:rFonts w:ascii="Times New Roman" w:hAnsi="Times New Roman" w:cs="Times New Roman"/>
          <w:sz w:val="24"/>
          <w:szCs w:val="24"/>
        </w:rPr>
        <w:t xml:space="preserve"> </w:t>
      </w:r>
      <w:r>
        <w:rPr>
          <w:rFonts w:ascii="Times New Roman" w:hAnsi="Times New Roman" w:cs="Times New Roman"/>
          <w:sz w:val="24"/>
          <w:szCs w:val="24"/>
        </w:rPr>
        <w:t>yang telah diselenggarakan</w:t>
      </w:r>
      <w:r w:rsidRPr="0095734E">
        <w:rPr>
          <w:rFonts w:ascii="Times New Roman" w:hAnsi="Times New Roman" w:cs="Times New Roman"/>
          <w:sz w:val="24"/>
          <w:szCs w:val="24"/>
        </w:rPr>
        <w:t>.</w:t>
      </w:r>
      <w:r>
        <w:rPr>
          <w:rFonts w:ascii="Times New Roman" w:hAnsi="Times New Roman" w:cs="Times New Roman"/>
          <w:sz w:val="24"/>
          <w:szCs w:val="24"/>
        </w:rPr>
        <w:t xml:space="preserve"> </w:t>
      </w:r>
      <w:r w:rsidRPr="0046207B">
        <w:rPr>
          <w:rFonts w:ascii="Times New Roman" w:hAnsi="Times New Roman" w:cs="Times New Roman"/>
          <w:i/>
          <w:sz w:val="24"/>
          <w:szCs w:val="24"/>
        </w:rPr>
        <w:t>Survey</w:t>
      </w:r>
      <w:r>
        <w:rPr>
          <w:rFonts w:ascii="Times New Roman" w:hAnsi="Times New Roman" w:cs="Times New Roman"/>
          <w:sz w:val="24"/>
          <w:szCs w:val="24"/>
        </w:rPr>
        <w:t xml:space="preserve"> Puspoll Indonesia yang dilakukan pada 20-29 April 2021 misalnya, menunjukkan bahwa prosentase kepantasan Puan untuk menjadi Capres baru berkisar di 17,3 % saja. Jauh di bawah Ganjar yang telah mencapai 43,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523185606-32-645954/ganjar-pranowo-unggul-dari-puan-maharani-versi-survei-puspoll","accessed":{"date-parts":[["2021","7","1"]]},"author":[{"dropping-particle":"","family":"CNN Indonesia","given":"Team","non-dropping-particle":"","parse-names":false,"suffix":""}],"container-title":"cnnindonesia.com","id":"ITEM-1","issued":{"date-parts":[["2021"]]},"title":"Ganjar Pranowo Unggul dari Puan Maharani Versi Survei Puspoll","type":"webpage"},"uris":["http://www.mendeley.com/documents/?uuid=4a53fa30-2054-4029-aea6-0a35c8c27d31"]}],"mendeley":{"formattedCitation":"(CNN Indonesia, 2021)","plainTextFormattedCitation":"(CNN Indonesia, 2021)","previouslyFormattedCitation":"(CNN Indonesia, 2021)"},"properties":{"noteIndex":0},"schema":"https://github.com/citation-style-language/schema/raw/master/csl-citation.json"}</w:instrText>
      </w:r>
      <w:r>
        <w:rPr>
          <w:rFonts w:ascii="Times New Roman" w:hAnsi="Times New Roman" w:cs="Times New Roman"/>
          <w:sz w:val="24"/>
          <w:szCs w:val="24"/>
        </w:rPr>
        <w:fldChar w:fldCharType="separate"/>
      </w:r>
      <w:r w:rsidRPr="00150E89">
        <w:rPr>
          <w:rFonts w:ascii="Times New Roman" w:hAnsi="Times New Roman" w:cs="Times New Roman"/>
          <w:noProof/>
          <w:sz w:val="24"/>
          <w:szCs w:val="24"/>
        </w:rPr>
        <w:t>(CNN Indonesia, 2021)</w:t>
      </w:r>
      <w:r>
        <w:rPr>
          <w:rFonts w:ascii="Times New Roman" w:hAnsi="Times New Roman" w:cs="Times New Roman"/>
          <w:sz w:val="24"/>
          <w:szCs w:val="24"/>
        </w:rPr>
        <w:fldChar w:fldCharType="end"/>
      </w:r>
      <w:r>
        <w:rPr>
          <w:rFonts w:ascii="Times New Roman" w:hAnsi="Times New Roman" w:cs="Times New Roman"/>
          <w:sz w:val="24"/>
          <w:szCs w:val="24"/>
        </w:rPr>
        <w:t xml:space="preserve">. Tidak berhenti sampai di situ, elektabilitas Ganjar bahkan pernah berada di atas Prabowo pada 2020 lal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kompas.com/read/2020/10/26/06000061/survei-ipi--elektabilitas-ganjar-paling-tinggi-diikuti-prabowo?page=all","accessed":{"date-parts":[["2021","7","1"]]},"author":[{"dropping-particle":"","family":"Kuwado","given":"Fabian Januarius","non-dropping-particle":"","parse-names":false,"suffix":""}],"container-title":"kompas.com","id":"ITEM-1","issued":{"date-parts":[["2020"]]},"title":"Survei IPI: Elektabilitas Ganjar Paling Tinggi, Diikuti Prabowo","type":"webpage"},"uris":["http://www.mendeley.com/documents/?uuid=5e3b2f52-c267-4ba0-931b-9801dea5ed80"]}],"mendeley":{"formattedCitation":"(Kuwado, 2020)","plainTextFormattedCitation":"(Kuwado, 2020)","previouslyFormattedCitation":"(Kuwado, 2020)"},"properties":{"noteIndex":0},"schema":"https://github.com/citation-style-language/schema/raw/master/csl-citation.json"}</w:instrText>
      </w:r>
      <w:r>
        <w:rPr>
          <w:rFonts w:ascii="Times New Roman" w:hAnsi="Times New Roman" w:cs="Times New Roman"/>
          <w:sz w:val="24"/>
          <w:szCs w:val="24"/>
        </w:rPr>
        <w:fldChar w:fldCharType="separate"/>
      </w:r>
      <w:r w:rsidRPr="00150E89">
        <w:rPr>
          <w:rFonts w:ascii="Times New Roman" w:hAnsi="Times New Roman" w:cs="Times New Roman"/>
          <w:noProof/>
          <w:sz w:val="24"/>
          <w:szCs w:val="24"/>
        </w:rPr>
        <w:t>(Kuwado, 2020)</w:t>
      </w:r>
      <w:r>
        <w:rPr>
          <w:rFonts w:ascii="Times New Roman" w:hAnsi="Times New Roman" w:cs="Times New Roman"/>
          <w:sz w:val="24"/>
          <w:szCs w:val="24"/>
        </w:rPr>
        <w:fldChar w:fldCharType="end"/>
      </w:r>
      <w:r>
        <w:rPr>
          <w:rFonts w:ascii="Times New Roman" w:hAnsi="Times New Roman" w:cs="Times New Roman"/>
          <w:sz w:val="24"/>
          <w:szCs w:val="24"/>
        </w:rPr>
        <w:t xml:space="preserve">. Adapun Prabowo adalah kandidat Presiden lainnya yang juga konsisten memiliki elektabilitas tinggi.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Situasi tersebut lantas memproduksi dilema politik</w:t>
      </w:r>
      <w:r w:rsidRPr="0095734E">
        <w:rPr>
          <w:rFonts w:ascii="Times New Roman" w:hAnsi="Times New Roman" w:cs="Times New Roman"/>
          <w:sz w:val="24"/>
          <w:szCs w:val="24"/>
        </w:rPr>
        <w:t xml:space="preserve"> bagi </w:t>
      </w:r>
      <w:r>
        <w:rPr>
          <w:rFonts w:ascii="Times New Roman" w:hAnsi="Times New Roman" w:cs="Times New Roman"/>
          <w:sz w:val="24"/>
          <w:szCs w:val="24"/>
        </w:rPr>
        <w:t>PDIP</w:t>
      </w:r>
      <w:r w:rsidRPr="0095734E">
        <w:rPr>
          <w:rFonts w:ascii="Times New Roman" w:hAnsi="Times New Roman" w:cs="Times New Roman"/>
          <w:sz w:val="24"/>
          <w:szCs w:val="24"/>
        </w:rPr>
        <w:t>.</w:t>
      </w:r>
      <w:r>
        <w:rPr>
          <w:rFonts w:ascii="Times New Roman" w:hAnsi="Times New Roman" w:cs="Times New Roman"/>
          <w:sz w:val="24"/>
          <w:szCs w:val="24"/>
        </w:rPr>
        <w:t xml:space="preserve"> Di satu sisi, harus diakui bahwa elektabilitas Ganjar memang sedang tinggi-tingginya. Namun demikian di sisi lain, Ganjar bukanlah kandidat partai yang ut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mol.id/read/2021/06/01/490272/bukan-pengendali-partai-ganjar-dan-sandi-bernasib-sama-di-pilpres-2024","accessed":{"date-parts":[["2021","7","1"]]},"author":[{"dropping-particle":"","family":"Tambak","given":"Ruslan","non-dropping-particle":"","parse-names":false,"suffix":""}],"container-title":"Kantor Berita Politik RMOL.ID Rakyat Merdeka","id":"ITEM-1","issued":{"date-parts":[["2021"]]},"title":"Bukan Pengendali Partai, Ganjar Dan Sandi Bernasib Sama Di Pilpres 2024","type":"webpage"},"uris":["http://www.mendeley.com/documents/?uuid=4350cb5d-10bb-42aa-b046-c8e47ac4da41"]}],"mendeley":{"formattedCitation":"(Tambak, 2021)","plainTextFormattedCitation":"(Tambak, 2021)","previouslyFormattedCitation":"(Tambak, 2021)"},"properties":{"noteIndex":0},"schema":"https://github.com/citation-style-language/schema/raw/master/csl-citation.json"}</w:instrText>
      </w:r>
      <w:r>
        <w:rPr>
          <w:rFonts w:ascii="Times New Roman" w:hAnsi="Times New Roman" w:cs="Times New Roman"/>
          <w:sz w:val="24"/>
          <w:szCs w:val="24"/>
        </w:rPr>
        <w:fldChar w:fldCharType="separate"/>
      </w:r>
      <w:r w:rsidRPr="008A0DBA">
        <w:rPr>
          <w:rFonts w:ascii="Times New Roman" w:hAnsi="Times New Roman" w:cs="Times New Roman"/>
          <w:noProof/>
          <w:sz w:val="24"/>
          <w:szCs w:val="24"/>
        </w:rPr>
        <w:t>(Tambak,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Lain hal</w:t>
      </w:r>
      <w:r>
        <w:rPr>
          <w:rFonts w:ascii="Times New Roman" w:hAnsi="Times New Roman" w:cs="Times New Roman"/>
          <w:sz w:val="24"/>
          <w:szCs w:val="24"/>
        </w:rPr>
        <w:t>nya dengan apa yang dialami</w:t>
      </w:r>
      <w:r w:rsidRPr="0095734E">
        <w:rPr>
          <w:rFonts w:ascii="Times New Roman" w:hAnsi="Times New Roman" w:cs="Times New Roman"/>
          <w:sz w:val="24"/>
          <w:szCs w:val="24"/>
        </w:rPr>
        <w:t xml:space="preserve"> AHY. Saat i</w:t>
      </w:r>
      <w:r>
        <w:rPr>
          <w:rFonts w:ascii="Times New Roman" w:hAnsi="Times New Roman" w:cs="Times New Roman"/>
          <w:sz w:val="24"/>
          <w:szCs w:val="24"/>
        </w:rPr>
        <w:t>tu, AHY yang baru satu tahun menjadi ketua umum Partai Demokrat, sudah ditekan</w:t>
      </w:r>
      <w:r w:rsidRPr="0095734E">
        <w:rPr>
          <w:rFonts w:ascii="Times New Roman" w:hAnsi="Times New Roman" w:cs="Times New Roman"/>
          <w:sz w:val="24"/>
          <w:szCs w:val="24"/>
        </w:rPr>
        <w:t xml:space="preserve"> oleh </w:t>
      </w:r>
      <w:r>
        <w:rPr>
          <w:rFonts w:ascii="Times New Roman" w:hAnsi="Times New Roman" w:cs="Times New Roman"/>
          <w:sz w:val="24"/>
          <w:szCs w:val="24"/>
        </w:rPr>
        <w:t xml:space="preserve">KLB-DS untuk mundur dari jabatannya. KLB-DS sendiri, sebagaimana diketahui, merupakan kekuatan politik eksternal yang konsisten menggaungkan “anti dinasti politik pada Partai Demokrat” untuk menggulingkan AHY. Meski demikian, sebagaimana diketahui pula, KLB-DS </w:t>
      </w:r>
      <w:r w:rsidRPr="0095734E">
        <w:rPr>
          <w:rFonts w:ascii="Times New Roman" w:hAnsi="Times New Roman" w:cs="Times New Roman"/>
          <w:sz w:val="24"/>
          <w:szCs w:val="24"/>
        </w:rPr>
        <w:t>diinisiasi oleh kader</w:t>
      </w:r>
      <w:r>
        <w:rPr>
          <w:rFonts w:ascii="Times New Roman" w:hAnsi="Times New Roman" w:cs="Times New Roman"/>
          <w:sz w:val="24"/>
          <w:szCs w:val="24"/>
        </w:rPr>
        <w:t xml:space="preserve">-kader yang dulu bekerja militan untuk Partai Demokrat, meski sekarang sudah dipecat. Militansi itu sendiri merupakan manifestasi kesetiaan kader yang paling tinggi. Sehingga, secara historis, KLB-DS tidak benar-benar bisa disebut mewakili ranah ekster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kompas.com/read/2021/03/01/15134211/dipecat-dari-demokrat-jhoni-allen-akan-di-paw-dari-dpr","accessed":{"date-parts":[["2021","7","1"]]},"author":[{"dropping-particle":"","family":"Prabowo, Ramadhan","given":"Dani","non-dropping-particle":"","parse-names":false,"suffix":""}],"container-title":"kompas.com","id":"ITEM-1","issued":{"date-parts":[["2021"]]},"title":"Dipecat dari Demokrat, Jhoni Allen Akan Di-PAW dari DPR","type":"webpage"},"uris":["http://www.mendeley.com/documents/?uuid=6eaedeb5-4486-4736-9d81-8f61993c16ca"]}],"mendeley":{"formattedCitation":"(Prabowo, Ramadhan, 2021)","plainTextFormattedCitation":"(Prabowo, Ramadhan, 2021)","previouslyFormattedCitation":"(Prabowo, Ramadhan, 2021)"},"properties":{"noteIndex":0},"schema":"https://github.com/citation-style-language/schema/raw/master/csl-citation.json"}</w:instrText>
      </w:r>
      <w:r>
        <w:rPr>
          <w:rFonts w:ascii="Times New Roman" w:hAnsi="Times New Roman" w:cs="Times New Roman"/>
          <w:sz w:val="24"/>
          <w:szCs w:val="24"/>
        </w:rPr>
        <w:fldChar w:fldCharType="separate"/>
      </w:r>
      <w:r w:rsidRPr="006F3E95">
        <w:rPr>
          <w:rFonts w:ascii="Times New Roman" w:hAnsi="Times New Roman" w:cs="Times New Roman"/>
          <w:noProof/>
          <w:sz w:val="24"/>
          <w:szCs w:val="24"/>
        </w:rPr>
        <w:t>(Prabowo, Ramadhan, 2021)</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Hanya saja, pemecatan adalah langkah formal yang, jika dirasa perlu, bisa saja diambil partai untuk menghukum kader yang melanggar AD-ART. Konsekuensinya, kader-kader yang telah dipecat tersebut akan lantas terkategori sebagai aktor eksternal partai. Meski demikian, harus diakui bahwa sebagian besar inisiator KLB-DS adalah tokoh-tokoh senior Partai Demokrat yang telah tuntas memahami tata kelola internal Partai Demokrat. Johni Allen Marbun misalnya, bahkan </w:t>
      </w:r>
      <w:r>
        <w:rPr>
          <w:rFonts w:ascii="Times New Roman" w:hAnsi="Times New Roman" w:cs="Times New Roman"/>
          <w:sz w:val="24"/>
          <w:szCs w:val="24"/>
        </w:rPr>
        <w:lastRenderedPageBreak/>
        <w:t xml:space="preserve">lebih dulu menjadi kader Partai Demokrat daripada AHY karena sudah bergabung sejak 200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irto.id/profil-jhoni-allen-marbun-jejak-kader-isu-kudeta-partai-demokrat-f9XL","accessed":{"date-parts":[["2021","6","9"]]},"author":[{"dropping-particle":"","family":"Prinada","given":"Yuda","non-dropping-particle":"","parse-names":false,"suffix":""}],"container-title":"tirto.id","id":"ITEM-1","issued":{"date-parts":[["2021"]]},"title":"Profil Jhoni Allen Marbun: Jejak Kader &amp; Isu Kudeta Partai Demokrat","type":"webpage"},"uris":["http://www.mendeley.com/documents/?uuid=f7d2c274-e623-424c-bd0c-f8b456c5e3be"]}],"mendeley":{"formattedCitation":"(Prinada, 2021)","plainTextFormattedCitation":"(Prinada, 2021)","previouslyFormattedCitation":"(Prinada, 2021)"},"properties":{"noteIndex":0},"schema":"https://github.com/citation-style-language/schema/raw/master/csl-citation.json"}</w:instrText>
      </w:r>
      <w:r>
        <w:rPr>
          <w:rFonts w:ascii="Times New Roman" w:hAnsi="Times New Roman" w:cs="Times New Roman"/>
          <w:sz w:val="24"/>
          <w:szCs w:val="24"/>
        </w:rPr>
        <w:fldChar w:fldCharType="separate"/>
      </w:r>
      <w:r w:rsidRPr="000C6C15">
        <w:rPr>
          <w:rFonts w:ascii="Times New Roman" w:hAnsi="Times New Roman" w:cs="Times New Roman"/>
          <w:noProof/>
          <w:sz w:val="24"/>
          <w:szCs w:val="24"/>
        </w:rPr>
        <w:t>(Prinada, 2021)</w:t>
      </w:r>
      <w:r>
        <w:rPr>
          <w:rFonts w:ascii="Times New Roman" w:hAnsi="Times New Roman" w:cs="Times New Roman"/>
          <w:sz w:val="24"/>
          <w:szCs w:val="24"/>
        </w:rPr>
        <w:fldChar w:fldCharType="end"/>
      </w:r>
      <w:r>
        <w:rPr>
          <w:rFonts w:ascii="Times New Roman" w:hAnsi="Times New Roman" w:cs="Times New Roman"/>
          <w:sz w:val="24"/>
          <w:szCs w:val="24"/>
        </w:rPr>
        <w:t xml:space="preserve">. Adapun Darmizal adalah tokoh yang pernah menjadi relawan Susilo Bambang Yudhoyono (SBY) pada Pilpres 200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urabaya.tribunnews.com/2021/02/04/biodata-darmizal-yang-disebut-akan-kudeta-ahy-dari-partai-demokrat-pernah-jadi-relawan-sby-jokowi","accessed":{"date-parts":[["2021","7","1"]]},"author":[{"dropping-particle":"","family":"Adhi, Seta","given":"Adrianus","non-dropping-particle":"","parse-names":false,"suffix":""}],"container-title":"surabaya.tribunnews.com","id":"ITEM-1","issued":{"date-parts":[["2021"]]},"title":"Biodata Darmizal yang Disebut akan Kudeta AHY dari Partai Demokrat, Pernah Jadi Relawan SBY &amp; Jokowi","type":"webpage"},"uris":["http://www.mendeley.com/documents/?uuid=c17e6c74-04fb-4916-9c5d-548649c7c88f"]}],"mendeley":{"formattedCitation":"(Adhi, Seta, 2021)","plainTextFormattedCitation":"(Adhi, Seta, 2021)","previouslyFormattedCitation":"(Adhi, Seta, 2021)"},"properties":{"noteIndex":0},"schema":"https://github.com/citation-style-language/schema/raw/master/csl-citation.json"}</w:instrText>
      </w:r>
      <w:r>
        <w:rPr>
          <w:rFonts w:ascii="Times New Roman" w:hAnsi="Times New Roman" w:cs="Times New Roman"/>
          <w:sz w:val="24"/>
          <w:szCs w:val="24"/>
        </w:rPr>
        <w:fldChar w:fldCharType="separate"/>
      </w:r>
      <w:r w:rsidRPr="00715E8D">
        <w:rPr>
          <w:rFonts w:ascii="Times New Roman" w:hAnsi="Times New Roman" w:cs="Times New Roman"/>
          <w:noProof/>
          <w:sz w:val="24"/>
          <w:szCs w:val="24"/>
        </w:rPr>
        <w:t>(Adhi, Seta, 2021)</w:t>
      </w:r>
      <w:r>
        <w:rPr>
          <w:rFonts w:ascii="Times New Roman" w:hAnsi="Times New Roman" w:cs="Times New Roman"/>
          <w:sz w:val="24"/>
          <w:szCs w:val="24"/>
        </w:rPr>
        <w:fldChar w:fldCharType="end"/>
      </w:r>
      <w:r>
        <w:rPr>
          <w:rFonts w:ascii="Times New Roman" w:hAnsi="Times New Roman" w:cs="Times New Roman"/>
          <w:sz w:val="24"/>
          <w:szCs w:val="24"/>
        </w:rPr>
        <w:t>. Konflik Partai Demokrat tersebut, dengan demikian, telah menunjukkan salahsatu ciri kasuistis faksionalisme. Yaitu bahwa faksionalisme akan selalu muncul dari persoalan internal terlebih dulu, meski secara formal, aktornya sudah terkategori sebagai aktor eksternal.</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Melalui konflik</w:t>
      </w:r>
      <w:r w:rsidRPr="0095734E">
        <w:rPr>
          <w:rFonts w:ascii="Times New Roman" w:hAnsi="Times New Roman" w:cs="Times New Roman"/>
          <w:sz w:val="24"/>
          <w:szCs w:val="24"/>
        </w:rPr>
        <w:t xml:space="preserve"> </w:t>
      </w:r>
      <w:r>
        <w:rPr>
          <w:rFonts w:ascii="Times New Roman" w:hAnsi="Times New Roman" w:cs="Times New Roman"/>
          <w:sz w:val="24"/>
          <w:szCs w:val="24"/>
        </w:rPr>
        <w:t>Ganjar-PDIP</w:t>
      </w:r>
      <w:r w:rsidRPr="0095734E">
        <w:rPr>
          <w:rFonts w:ascii="Times New Roman" w:hAnsi="Times New Roman" w:cs="Times New Roman"/>
          <w:sz w:val="24"/>
          <w:szCs w:val="24"/>
        </w:rPr>
        <w:t xml:space="preserve"> dan </w:t>
      </w:r>
      <w:r>
        <w:rPr>
          <w:rFonts w:ascii="Times New Roman" w:hAnsi="Times New Roman" w:cs="Times New Roman"/>
          <w:sz w:val="24"/>
          <w:szCs w:val="24"/>
        </w:rPr>
        <w:t>Partai Demokrat-KLB DS tersebut</w:t>
      </w:r>
      <w:r w:rsidRPr="0095734E">
        <w:rPr>
          <w:rFonts w:ascii="Times New Roman" w:hAnsi="Times New Roman" w:cs="Times New Roman"/>
          <w:sz w:val="24"/>
          <w:szCs w:val="24"/>
        </w:rPr>
        <w:t>,</w:t>
      </w:r>
      <w:r>
        <w:rPr>
          <w:rFonts w:ascii="Times New Roman" w:hAnsi="Times New Roman" w:cs="Times New Roman"/>
          <w:sz w:val="24"/>
          <w:szCs w:val="24"/>
        </w:rPr>
        <w:t xml:space="preserve"> lantas</w:t>
      </w:r>
      <w:r w:rsidRPr="0095734E">
        <w:rPr>
          <w:rFonts w:ascii="Times New Roman" w:hAnsi="Times New Roman" w:cs="Times New Roman"/>
          <w:sz w:val="24"/>
          <w:szCs w:val="24"/>
        </w:rPr>
        <w:t xml:space="preserve"> </w:t>
      </w:r>
      <w:r w:rsidRPr="00421714">
        <w:rPr>
          <w:rFonts w:ascii="Times New Roman" w:hAnsi="Times New Roman" w:cs="Times New Roman"/>
          <w:sz w:val="24"/>
          <w:szCs w:val="24"/>
        </w:rPr>
        <w:t>terlihat bahwa</w:t>
      </w:r>
      <w:r>
        <w:rPr>
          <w:rFonts w:ascii="Times New Roman" w:hAnsi="Times New Roman" w:cs="Times New Roman"/>
          <w:sz w:val="24"/>
          <w:szCs w:val="24"/>
        </w:rPr>
        <w:t xml:space="preserve"> faksionalisme bisa berasal dari dua jenis aktor</w:t>
      </w:r>
      <w:r w:rsidRPr="0095734E">
        <w:rPr>
          <w:rFonts w:ascii="Times New Roman" w:hAnsi="Times New Roman" w:cs="Times New Roman"/>
          <w:sz w:val="24"/>
          <w:szCs w:val="24"/>
        </w:rPr>
        <w:t xml:space="preserve">, yaitu internal dan eksternal. </w:t>
      </w:r>
      <w:r>
        <w:rPr>
          <w:rFonts w:ascii="Times New Roman" w:hAnsi="Times New Roman" w:cs="Times New Roman"/>
          <w:sz w:val="24"/>
          <w:szCs w:val="24"/>
        </w:rPr>
        <w:t xml:space="preserve">Meskipun demikian, baik sumber internal dan eksternal tersebut akan selalu beririsan dengan agenda-agenda internal terlebih dulu. PDIP menunjukkan bahwa faksionalisme muncul sebagai akibat dari saling berhadap-hadapannya kader internal partai. Sementara Partai Demokrat menunjukkan bahwa faksionalisme muncul sebagai akibat dari berhadap-hadapannya aktor internal dan eksternal partai. </w:t>
      </w:r>
    </w:p>
    <w:p w:rsidR="004A1867" w:rsidRPr="0095734E" w:rsidRDefault="004A1867" w:rsidP="008F3FA3">
      <w:pPr>
        <w:spacing w:after="0" w:line="240" w:lineRule="auto"/>
        <w:contextualSpacing/>
        <w:jc w:val="both"/>
        <w:rPr>
          <w:rFonts w:ascii="Times New Roman" w:hAnsi="Times New Roman" w:cs="Times New Roman"/>
          <w:b/>
          <w:sz w:val="24"/>
          <w:szCs w:val="24"/>
        </w:rPr>
      </w:pPr>
    </w:p>
    <w:p w:rsidR="004A1867" w:rsidRDefault="004A1867"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Cara Kerja Faksionalisme</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Faksionalisme akan selalu terlibat dalam relasi kuasa-menguasai. Faksi akan melakukan segala upaya untuk memperoleh massa yang bisa digunakan untuk memperkuat basis. Jika sudah kuat, faksi akan lebih dekat dengan tujuan penguasaan atas faksi lainnya. Bagian ini berupaya untuk menyajikan cara kerja faksi untuk memperoleh massa, memperkuat diri lalu menguasai faksi lainnya tersebut. Pada akhirnya, sebagaimana tersaji pada tabel 1.1, setiap faksi akan berupaya untuk sampai pada salahsatu dari kontrol, penguasaan atau pemenuhan kelompok. </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Faktanya, sulit bagi Ganjar untuk meminta dukungan dari sesama kader PDIP. Hal tersebut terjadi karena Ganjar memahami bahwa, PDIP, kemungkinan besar, akan mengajukan Puan untuk menjadi kandidat Presiden pada Pilpres 2024 mendatang. Prediksi tersebut lantas diperkuat oleh pernyataan dari tokoh-tokoh PDIP yang selama ini konsisten mendukung Puan. Utut Ardianto misalnya, seorang anggota PDIP senior, menyampaikan kembali pernyataan Bambang Wuryanto agar Ganjar mencari partai lain saja apabila benar ingin menjadi kandidat Presiden pada Pilpres 2024 menda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614152000-32-654132/utut-pdip-persilakan-ganjar-maju-capres-lewat-partai-lain","accessed":{"date-parts":[["2021","7","3"]]},"author":[{"dropping-particle":"","family":"Indonesia","given":"CNN","non-dropping-particle":"","parse-names":false,"suffix":""}],"container-title":"cnnindonesia.com","id":"ITEM-1","issued":{"date-parts":[["2021"]]},"title":"Utut PDIP Persilakan Ganjar Maju Capres Lewat Partai Lain","type":"webpage"},"uris":["http://www.mendeley.com/documents/?uuid=e6a95cc3-38be-4dbd-9b46-af67e7aa418c"]}],"mendeley":{"formattedCitation":"(Indonesia, 2021d)","plainTextFormattedCitation":"(Indonesia, 2021d)","previouslyFormattedCitation":"(Indonesia, 2021d)"},"properties":{"noteIndex":0},"schema":"https://github.com/citation-style-language/schema/raw/master/csl-citation.json"}</w:instrText>
      </w:r>
      <w:r>
        <w:rPr>
          <w:rFonts w:ascii="Times New Roman" w:hAnsi="Times New Roman" w:cs="Times New Roman"/>
          <w:sz w:val="24"/>
          <w:szCs w:val="24"/>
        </w:rPr>
        <w:fldChar w:fldCharType="separate"/>
      </w:r>
      <w:r w:rsidRPr="00543603">
        <w:rPr>
          <w:rFonts w:ascii="Times New Roman" w:hAnsi="Times New Roman" w:cs="Times New Roman"/>
          <w:noProof/>
          <w:sz w:val="24"/>
          <w:szCs w:val="24"/>
        </w:rPr>
        <w:t>(Indonesia, 2021d)</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Effendi Simbolon, anggota PDIP senior lainnya, juga berpendapat bahwa sebaiknya, Puan hanya diajukan untuk menjadi kandidat Presiden, bukan kandidat wakil Presi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erdeka.com/politik/usul-puan-anies-di-pilpres-2024-politisi-pdip-nilai-nasionalis-dan-religius-bersatu.html","accessed":{"date-parts":[["2021","7","3"]]},"author":[{"dropping-particle":"","family":"Bayhaqi","given":"Ahda","non-dropping-particle":"","parse-names":false,"suffix":""}],"container-title":"merdeka.com","id":"ITEM-1","issued":{"date-parts":[["2021"]]},"title":"Usul Puan-Anies di Pilpres 2024, Politisi PDIP Nilai Nasionalis dan Religius Bersatu","type":"webpage"},"uris":["http://www.mendeley.com/documents/?uuid=9429eb36-47fd-4451-af81-dc57018c684e"]}],"mendeley":{"formattedCitation":"(Bayhaqi, 2021c)","plainTextFormattedCitation":"(Bayhaqi, 2021c)","previouslyFormattedCitation":"(Bayhaqi, 2021c)"},"properties":{"noteIndex":0},"schema":"https://github.com/citation-style-language/schema/raw/master/csl-citation.json"}</w:instrText>
      </w:r>
      <w:r>
        <w:rPr>
          <w:rFonts w:ascii="Times New Roman" w:hAnsi="Times New Roman" w:cs="Times New Roman"/>
          <w:sz w:val="24"/>
          <w:szCs w:val="24"/>
        </w:rPr>
        <w:fldChar w:fldCharType="separate"/>
      </w:r>
      <w:r w:rsidRPr="000E0F19">
        <w:rPr>
          <w:rFonts w:ascii="Times New Roman" w:hAnsi="Times New Roman" w:cs="Times New Roman"/>
          <w:noProof/>
          <w:sz w:val="24"/>
          <w:szCs w:val="24"/>
        </w:rPr>
        <w:t>(Bayhaqi, 2021c)</w:t>
      </w:r>
      <w:r>
        <w:rPr>
          <w:rFonts w:ascii="Times New Roman" w:hAnsi="Times New Roman" w:cs="Times New Roman"/>
          <w:sz w:val="24"/>
          <w:szCs w:val="24"/>
        </w:rPr>
        <w:fldChar w:fldCharType="end"/>
      </w:r>
      <w:r>
        <w:rPr>
          <w:rFonts w:ascii="Times New Roman" w:hAnsi="Times New Roman" w:cs="Times New Roman"/>
          <w:sz w:val="24"/>
          <w:szCs w:val="24"/>
        </w:rPr>
        <w:t>. Pendek kata, konsolidasi internal bukanlah metode yang bisa Ganjar pilih untuk memperkuat faksinya.</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Karena tertutupnya peluang untuk melakukan konsolidasi internal, Ganjar, sebagaimana ditekankan oleh Bambang Wuryanto, lantas memanfaatkan media sosial untuk menjadi instrumen perjuangan alternatifnya. Faktanya, Ganjar memang termasuk ke dalam kelompok kepala daerah yang aktif menggunakan media sosial. Pada 2017 misalnya, akun instagram Ganjar pernah menjadi salahsatu dari lima akun kepala daerah yang memiliki pengikut terbanyak,</w:t>
      </w:r>
      <w:r>
        <w:rPr>
          <w:rFonts w:ascii="Times New Roman" w:hAnsi="Times New Roman" w:cs="Times New Roman"/>
          <w:i/>
          <w:sz w:val="24"/>
          <w:szCs w:val="24"/>
        </w:rPr>
        <w:t xml:space="preserve"> </w:t>
      </w:r>
      <w:r>
        <w:rPr>
          <w:rFonts w:ascii="Times New Roman" w:hAnsi="Times New Roman" w:cs="Times New Roman"/>
          <w:sz w:val="24"/>
          <w:szCs w:val="24"/>
        </w:rPr>
        <w:t xml:space="preserve">meski saat itu baru diikuti 321.000 </w:t>
      </w:r>
      <w:r>
        <w:rPr>
          <w:rFonts w:ascii="Times New Roman" w:hAnsi="Times New Roman" w:cs="Times New Roman"/>
          <w:i/>
          <w:sz w:val="24"/>
          <w:szCs w:val="24"/>
        </w:rPr>
        <w:t xml:space="preserve">follower </w:t>
      </w:r>
      <w:r>
        <w:rPr>
          <w:rFonts w:ascii="Times New Roman" w:hAnsi="Times New Roman" w:cs="Times New Roman"/>
          <w:sz w:val="24"/>
          <w:szCs w:val="24"/>
        </w:rPr>
        <w:t xml:space="preserve">sa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liputan6.com/tekno/read/3018772/bak-selebritas-ini-5-kepala-daerah-terpopuler-di-instagram","accessed":{"date-parts":[["2021","7","3"]]},"author":[{"dropping-particle":"","family":"Wardani","given":"Agustin Setyo","non-dropping-particle":"","parse-names":false,"suffix":""}],"container-title":"liputan6.com","id":"ITEM-1","issued":{"date-parts":[["2017"]]},"title":"Bak Selebritas, Ini 5 Kepala Daerah Terpopuler di Instagram","type":"webpage"},"uris":["http://www.mendeley.com/documents/?uuid=400f8139-b0c5-4fdb-a770-5e3c1bcd85f9"]}],"mendeley":{"formattedCitation":"(Wardani, 2017)","plainTextFormattedCitation":"(Wardani, 2017)","previouslyFormattedCitation":"(Wardani, 2017)"},"properties":{"noteIndex":0},"schema":"https://github.com/citation-style-language/schema/raw/master/csl-citation.json"}</w:instrText>
      </w:r>
      <w:r>
        <w:rPr>
          <w:rFonts w:ascii="Times New Roman" w:hAnsi="Times New Roman" w:cs="Times New Roman"/>
          <w:sz w:val="24"/>
          <w:szCs w:val="24"/>
        </w:rPr>
        <w:fldChar w:fldCharType="separate"/>
      </w:r>
      <w:r w:rsidRPr="00476380">
        <w:rPr>
          <w:rFonts w:ascii="Times New Roman" w:hAnsi="Times New Roman" w:cs="Times New Roman"/>
          <w:noProof/>
          <w:sz w:val="24"/>
          <w:szCs w:val="24"/>
        </w:rPr>
        <w:t>(Wardani, 2017)</w:t>
      </w:r>
      <w:r>
        <w:rPr>
          <w:rFonts w:ascii="Times New Roman" w:hAnsi="Times New Roman" w:cs="Times New Roman"/>
          <w:sz w:val="24"/>
          <w:szCs w:val="24"/>
        </w:rPr>
        <w:fldChar w:fldCharType="end"/>
      </w:r>
      <w:r>
        <w:rPr>
          <w:rFonts w:ascii="Times New Roman" w:hAnsi="Times New Roman" w:cs="Times New Roman"/>
          <w:sz w:val="24"/>
          <w:szCs w:val="24"/>
        </w:rPr>
        <w:t>. Sehingga wajar ketika pada 2021, akun i</w:t>
      </w:r>
      <w:r w:rsidRPr="00476380">
        <w:rPr>
          <w:rFonts w:ascii="Times New Roman" w:hAnsi="Times New Roman" w:cs="Times New Roman"/>
          <w:sz w:val="24"/>
          <w:szCs w:val="24"/>
        </w:rPr>
        <w:t>nstagramnya</w:t>
      </w:r>
      <w:r>
        <w:rPr>
          <w:rFonts w:ascii="Times New Roman" w:hAnsi="Times New Roman" w:cs="Times New Roman"/>
          <w:sz w:val="24"/>
          <w:szCs w:val="24"/>
        </w:rPr>
        <w:t xml:space="preserve"> telah diikuti oleh semakin banyak pengikut</w:t>
      </w:r>
      <w:r>
        <w:rPr>
          <w:rFonts w:ascii="Times New Roman" w:hAnsi="Times New Roman" w:cs="Times New Roman"/>
          <w:i/>
          <w:sz w:val="24"/>
          <w:szCs w:val="24"/>
        </w:rPr>
        <w:t xml:space="preserve">, </w:t>
      </w:r>
      <w:r>
        <w:rPr>
          <w:rFonts w:ascii="Times New Roman" w:hAnsi="Times New Roman" w:cs="Times New Roman"/>
          <w:sz w:val="24"/>
          <w:szCs w:val="24"/>
        </w:rPr>
        <w:t xml:space="preserve">yaitu sekitar 3,4 juta </w:t>
      </w:r>
      <w:r>
        <w:rPr>
          <w:rFonts w:ascii="Times New Roman" w:hAnsi="Times New Roman" w:cs="Times New Roman"/>
          <w:i/>
          <w:sz w:val="24"/>
          <w:szCs w:val="24"/>
        </w:rPr>
        <w:t>foll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ekno.tempo.co/read/1465292/anies-ganjar-dan-ridwan-kamil-rajin-di-medsos-siapa-punya-follower-terbanyak","accessed":{"date-parts":[["2021","7","3"]]},"author":[{"dropping-particle":"","family":"Muhtarom","given":"Iqbal","non-dropping-particle":"","parse-names":false,"suffix":""}],"container-title":"Tempo.co","id":"ITEM-1","issued":{"date-parts":[["2021"]]},"title":"Anies, Ganjar dan Ridwan Kamil Rajin di Medsos, Siapa Punya Follower Terbanyak?","type":"webpage"},"uris":["http://www.mendeley.com/documents/?uuid=316584f7-859b-43ff-a18c-93bd80c8e471"]}],"mendeley":{"formattedCitation":"(Muhtarom, 2021)","plainTextFormattedCitation":"(Muhtarom, 2021)","previouslyFormattedCitation":"(Muhtarom, 2021)"},"properties":{"noteIndex":0},"schema":"https://github.com/citation-style-language/schema/raw/master/csl-citation.json"}</w:instrText>
      </w:r>
      <w:r>
        <w:rPr>
          <w:rFonts w:ascii="Times New Roman" w:hAnsi="Times New Roman" w:cs="Times New Roman"/>
          <w:sz w:val="24"/>
          <w:szCs w:val="24"/>
        </w:rPr>
        <w:fldChar w:fldCharType="separate"/>
      </w:r>
      <w:r w:rsidRPr="00476380">
        <w:rPr>
          <w:rFonts w:ascii="Times New Roman" w:hAnsi="Times New Roman" w:cs="Times New Roman"/>
          <w:noProof/>
          <w:sz w:val="24"/>
          <w:szCs w:val="24"/>
        </w:rPr>
        <w:t>(Muhtarom, 2021)</w:t>
      </w:r>
      <w:r>
        <w:rPr>
          <w:rFonts w:ascii="Times New Roman" w:hAnsi="Times New Roman" w:cs="Times New Roman"/>
          <w:sz w:val="24"/>
          <w:szCs w:val="24"/>
        </w:rPr>
        <w:fldChar w:fldCharType="end"/>
      </w:r>
      <w:r>
        <w:rPr>
          <w:rFonts w:ascii="Times New Roman" w:hAnsi="Times New Roman" w:cs="Times New Roman"/>
          <w:sz w:val="24"/>
          <w:szCs w:val="24"/>
        </w:rPr>
        <w:t xml:space="preserve">. Selain instagram, akun youtubenya, yang juga aktif, juga sudah dilanggan oleh lebih dari 900ribu </w:t>
      </w:r>
      <w:r>
        <w:rPr>
          <w:rFonts w:ascii="Times New Roman" w:hAnsi="Times New Roman" w:cs="Times New Roman"/>
          <w:i/>
          <w:sz w:val="24"/>
          <w:szCs w:val="24"/>
        </w:rPr>
        <w:t>subscri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umparan.com/kumparannews/data-ganjar-jadi-gubernur-dengan-pengikut-dan-konten-di-youtube-terbanyak-1voVGWSwKVY","accessed":{"date-parts":[["2021","7","3"]]},"author":[{"dropping-particle":"","family":"kumparan","given":"","non-dropping-particle":"","parse-names":false,"suffix":""}],"container-title":"kumparan.com","id":"ITEM-1","issued":{"date-parts":[["2021"]]},"title":"Data: Ganjar Jadi Gubernur dengan Pengikut dan Konten di YouTube Terbanyak","type":"webpage"},"uris":["http://www.mendeley.com/documents/?uuid=b7d69e0f-d4f7-4c3c-80b5-5b37e5779555"]}],"mendeley":{"formattedCitation":"(kumparan, 2021a)","plainTextFormattedCitation":"(kumparan, 2021a)","previouslyFormattedCitation":"(kumparan, 2021a)"},"properties":{"noteIndex":0},"schema":"https://github.com/citation-style-language/schema/raw/master/csl-citation.json"}</w:instrText>
      </w:r>
      <w:r>
        <w:rPr>
          <w:rFonts w:ascii="Times New Roman" w:hAnsi="Times New Roman" w:cs="Times New Roman"/>
          <w:sz w:val="24"/>
          <w:szCs w:val="24"/>
        </w:rPr>
        <w:fldChar w:fldCharType="separate"/>
      </w:r>
      <w:r w:rsidRPr="008B3525">
        <w:rPr>
          <w:rFonts w:ascii="Times New Roman" w:hAnsi="Times New Roman" w:cs="Times New Roman"/>
          <w:noProof/>
          <w:sz w:val="24"/>
          <w:szCs w:val="24"/>
        </w:rPr>
        <w:t>(kumparan, 2021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Ganjar lantas memanfaatkannya untuk memperlihatkan aktivitas dinas dan non-dinas sekaligus. Di instagram, aktivitas dinas disampaikan, salahsatunya melalui akun @lapak_ganjar yang bahkan dibuat terpisah dari akun pribad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69678/gerilya-ganjar-di-medsos-dongkrak-popularitas-lewat-instagram-hingga-youtube","accessed":{"date-parts":[["2021","7","3"]]},"author":[{"dropping-particle":"","family":"Adyatama, Amirullah","given":"Egi","non-dropping-particle":"","parse-names":false,"suffix":""}],"container-title":"Tempo.co","id":"ITEM-1","issued":{"date-parts":[["2021"]]},"title":"Gerilya Ganjar di Medsos, Dongkrak Popularitas Lewat Instagram hingga Youtube","type":"webpage"},"uris":["http://www.mendeley.com/documents/?uuid=2deb2be5-b489-433f-8800-d7d1b8deca13"]}],"mendeley":{"formattedCitation":"(Adyatama, Amirullah, 2021)","plainTextFormattedCitation":"(Adyatama, Amirullah, 2021)","previouslyFormattedCitation":"(Adyatama, Amirullah, 2021)"},"properties":{"noteIndex":0},"schema":"https://github.com/citation-style-language/schema/raw/master/csl-citation.json"}</w:instrText>
      </w:r>
      <w:r>
        <w:rPr>
          <w:rFonts w:ascii="Times New Roman" w:hAnsi="Times New Roman" w:cs="Times New Roman"/>
          <w:sz w:val="24"/>
          <w:szCs w:val="24"/>
        </w:rPr>
        <w:fldChar w:fldCharType="separate"/>
      </w:r>
      <w:r w:rsidRPr="00E02221">
        <w:rPr>
          <w:rFonts w:ascii="Times New Roman" w:hAnsi="Times New Roman" w:cs="Times New Roman"/>
          <w:noProof/>
          <w:sz w:val="24"/>
          <w:szCs w:val="24"/>
        </w:rPr>
        <w:t>(Adyatama, Amirullah, 2021)</w:t>
      </w:r>
      <w:r>
        <w:rPr>
          <w:rFonts w:ascii="Times New Roman" w:hAnsi="Times New Roman" w:cs="Times New Roman"/>
          <w:sz w:val="24"/>
          <w:szCs w:val="24"/>
        </w:rPr>
        <w:fldChar w:fldCharType="end"/>
      </w:r>
      <w:r>
        <w:rPr>
          <w:rFonts w:ascii="Times New Roman" w:hAnsi="Times New Roman" w:cs="Times New Roman"/>
          <w:sz w:val="24"/>
          <w:szCs w:val="24"/>
        </w:rPr>
        <w:t xml:space="preserve">. Sementara aktivitas non-dinas banyak mendokumentasikan momen-momen di mana Ganjar sedang bercengkrama dengan masyarakat pada umumnya. Meski demikian, Dedi Kurnia Syah, Direktur Eksekutif Indonesia Political Opinion, mengatakan bahwa Ganjar lebih banyak memanfaatkan media sosial untuk memperkenalkan diri daripada menyampaikan hasil kerja sebagai Gubernur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URL":"https://nasional.tempo.co/read/1469678/gerilya-ganjar-di-medsos-dongkrak-popularitas-lewat-instagram-hingga-youtube","accessed":{"date-parts":[["2021","7","3"]]},"author":[{"dropping-particle":"","family":"Adyatama, Amirullah","given":"Egi","non-dropping-particle":"","parse-names":false,"suffix":""}],"container-title":"Tempo.co","id":"ITEM-1","issued":{"date-parts":[["2021"]]},"title":"Gerilya Ganjar di Medsos, Dongkrak Popularitas Lewat Instagram hingga Youtube","type":"webpage"},"uris":["http://www.mendeley.com/documents/?uuid=2deb2be5-b489-433f-8800-d7d1b8deca13"]}],"mendeley":{"formattedCitation":"(Adyatama, Amirullah, 2021)","plainTextFormattedCitation":"(Adyatama, Amirullah, 2021)","previouslyFormattedCitation":"(Adyatama, Amirullah, 2021)"},"properties":{"noteIndex":0},"schema":"https://github.com/citation-style-language/schema/raw/master/csl-citation.json"}</w:instrText>
      </w:r>
      <w:r>
        <w:rPr>
          <w:rFonts w:ascii="Times New Roman" w:hAnsi="Times New Roman" w:cs="Times New Roman"/>
          <w:sz w:val="24"/>
          <w:szCs w:val="24"/>
        </w:rPr>
        <w:fldChar w:fldCharType="separate"/>
      </w:r>
      <w:r w:rsidRPr="00E02221">
        <w:rPr>
          <w:rFonts w:ascii="Times New Roman" w:hAnsi="Times New Roman" w:cs="Times New Roman"/>
          <w:noProof/>
          <w:sz w:val="24"/>
          <w:szCs w:val="24"/>
        </w:rPr>
        <w:t>(Adyatama, Amirullah, 2021)</w:t>
      </w:r>
      <w:r>
        <w:rPr>
          <w:rFonts w:ascii="Times New Roman" w:hAnsi="Times New Roman" w:cs="Times New Roman"/>
          <w:sz w:val="24"/>
          <w:szCs w:val="24"/>
        </w:rPr>
        <w:fldChar w:fldCharType="end"/>
      </w:r>
      <w:r>
        <w:rPr>
          <w:rFonts w:ascii="Times New Roman" w:hAnsi="Times New Roman" w:cs="Times New Roman"/>
          <w:sz w:val="24"/>
          <w:szCs w:val="24"/>
        </w:rPr>
        <w:t>. Ringkasnya, Ganjar memang terlihat sedang menyusun basis massa eksternalnya terlebih dulu melalui metode-metode digital.</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Sebaliknya, kemungkinan besar, Puan masih akan mengandalkan mesin partai untuk memperkuat faksinya. Hal yang terdengar wajar mengingat PDIP memiliki basis massa militan. Bambang Wuryanto bahkan sampai mengingatkan bahwa kemenangan Ganjar pada Pemilihan Gubernur (Pilgub) Jateng 2013 lalu juga terjadi karena kinerja mesin partai. Sehingga wajar apabila PDIP ingin kembali menggunakan metode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ribunnews.com/nasional/2021/05/25/bambang-wuryanto-ungkap-jasa-puan-maharani-hantarkan-ganjar-pranowo-menang-pilgub-jateng-2013","accessed":{"date-parts":[["2021","7","1"]]},"author":[{"dropping-particle":"","family":"Umam","given":"Chaerul","non-dropping-particle":"","parse-names":false,"suffix":""}],"container-title":"tribunnews.com","id":"ITEM-1","issued":{"date-parts":[["2021"]]},"title":"Bambang Wuryanto Ungkap Jasa Puan Maharani Hantarkan Ganjar Pranowo Menang Pilgub Jateng 2013","type":"webpage"},"uris":["http://www.mendeley.com/documents/?uuid=e18d5d47-dae1-4527-a682-defd38c1a714"]}],"mendeley":{"formattedCitation":"(Umam, 2021)","plainTextFormattedCitation":"(Umam, 2021)","previouslyFormattedCitation":"(Umam, 2021)"},"properties":{"noteIndex":0},"schema":"https://github.com/citation-style-language/schema/raw/master/csl-citation.json"}</w:instrText>
      </w:r>
      <w:r>
        <w:rPr>
          <w:rFonts w:ascii="Times New Roman" w:hAnsi="Times New Roman" w:cs="Times New Roman"/>
          <w:sz w:val="24"/>
          <w:szCs w:val="24"/>
        </w:rPr>
        <w:fldChar w:fldCharType="separate"/>
      </w:r>
      <w:r w:rsidRPr="00FF5889">
        <w:rPr>
          <w:rFonts w:ascii="Times New Roman" w:hAnsi="Times New Roman" w:cs="Times New Roman"/>
          <w:noProof/>
          <w:sz w:val="24"/>
          <w:szCs w:val="24"/>
        </w:rPr>
        <w:t>(Umam, 2021)</w:t>
      </w:r>
      <w:r>
        <w:rPr>
          <w:rFonts w:ascii="Times New Roman" w:hAnsi="Times New Roman" w:cs="Times New Roman"/>
          <w:sz w:val="24"/>
          <w:szCs w:val="24"/>
        </w:rPr>
        <w:fldChar w:fldCharType="end"/>
      </w:r>
      <w:r>
        <w:rPr>
          <w:rFonts w:ascii="Times New Roman" w:hAnsi="Times New Roman" w:cs="Times New Roman"/>
          <w:sz w:val="24"/>
          <w:szCs w:val="24"/>
        </w:rPr>
        <w:t xml:space="preserve">. Strategi darat lantas dilakukan secara bertahap. Di Surabaya, mulai bermunculan baliho untuk memperkenalkan 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erdeka.com/politik/baliho-puan-maharani-dan-upaya-pdip-menggenjot-elektabilitas-lewat-darat.html","accessed":{"date-parts":[["2021","7","3"]]},"author":[{"dropping-particle":"","family":"Bayhaqi","given":"Ahda","non-dropping-particle":"","parse-names":false,"suffix":""}],"container-title":"merdeka.com","id":"ITEM-1","issued":{"date-parts":[["2021"]]},"title":"Baliho Puan Maharani dan Upaya PDIP Menggenjot Elektabilitas Lewat Darat","type":"webpage"},"uris":["http://www.mendeley.com/documents/?uuid=92a5d95a-17d8-4fc0-8679-d824852b7fe9"]}],"mendeley":{"formattedCitation":"(Bayhaqi, 2021a)","plainTextFormattedCitation":"(Bayhaqi, 2021a)","previouslyFormattedCitation":"(Bayhaqi, 2021a)"},"properties":{"noteIndex":0},"schema":"https://github.com/citation-style-language/schema/raw/master/csl-citation.json"}</w:instrText>
      </w:r>
      <w:r>
        <w:rPr>
          <w:rFonts w:ascii="Times New Roman" w:hAnsi="Times New Roman" w:cs="Times New Roman"/>
          <w:sz w:val="24"/>
          <w:szCs w:val="24"/>
        </w:rPr>
        <w:fldChar w:fldCharType="separate"/>
      </w:r>
      <w:r w:rsidRPr="00406531">
        <w:rPr>
          <w:rFonts w:ascii="Times New Roman" w:hAnsi="Times New Roman" w:cs="Times New Roman"/>
          <w:noProof/>
          <w:sz w:val="24"/>
          <w:szCs w:val="24"/>
        </w:rPr>
        <w:t>(Bayhaqi, 2021a)</w:t>
      </w:r>
      <w:r>
        <w:rPr>
          <w:rFonts w:ascii="Times New Roman" w:hAnsi="Times New Roman" w:cs="Times New Roman"/>
          <w:sz w:val="24"/>
          <w:szCs w:val="24"/>
        </w:rPr>
        <w:fldChar w:fldCharType="end"/>
      </w:r>
      <w:r>
        <w:rPr>
          <w:rFonts w:ascii="Times New Roman" w:hAnsi="Times New Roman" w:cs="Times New Roman"/>
          <w:sz w:val="24"/>
          <w:szCs w:val="24"/>
        </w:rPr>
        <w:t xml:space="preserve">. Beberapa pernyataan dukungan agar Puan menjadi kandidat Presiden juga sudah sampai ke meja petinggi partai. Dewan Pimpinan Cabang (DPC) PDIP Purbaling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etik.com/berita-jawa-tengah/d-5599615/pdip-purbalingga-dukung-puan-maharani-maju-capres-2024","accessed":{"date-parts":[["2021","7","1"]]},"author":[{"dropping-particle":"","family":"Romadhon","given":"Vandy","non-dropping-particle":"","parse-names":false,"suffix":""}],"container-title":"detik.com","id":"ITEM-1","issued":{"date-parts":[["2021"]]},"title":"PDIP Purbalingga Dukung Puan Maharani Maju Capres 2024","type":"webpage"},"uris":["http://www.mendeley.com/documents/?uuid=45dcbee2-1f8c-434d-9bbd-0890c2c923ed"]}],"mendeley":{"formattedCitation":"(Romadhon, 2021)","plainTextFormattedCitation":"(Romadhon, 2021)","previouslyFormattedCitation":"(Romadhon, 2021)"},"properties":{"noteIndex":0},"schema":"https://github.com/citation-style-language/schema/raw/master/csl-citation.json"}</w:instrText>
      </w:r>
      <w:r>
        <w:rPr>
          <w:rFonts w:ascii="Times New Roman" w:hAnsi="Times New Roman" w:cs="Times New Roman"/>
          <w:sz w:val="24"/>
          <w:szCs w:val="24"/>
        </w:rPr>
        <w:fldChar w:fldCharType="separate"/>
      </w:r>
      <w:r w:rsidRPr="00406531">
        <w:rPr>
          <w:rFonts w:ascii="Times New Roman" w:hAnsi="Times New Roman" w:cs="Times New Roman"/>
          <w:noProof/>
          <w:sz w:val="24"/>
          <w:szCs w:val="24"/>
        </w:rPr>
        <w:t>(Romadhon, 2021)</w:t>
      </w:r>
      <w:r>
        <w:rPr>
          <w:rFonts w:ascii="Times New Roman" w:hAnsi="Times New Roman" w:cs="Times New Roman"/>
          <w:sz w:val="24"/>
          <w:szCs w:val="24"/>
        </w:rPr>
        <w:fldChar w:fldCharType="end"/>
      </w:r>
      <w:r>
        <w:rPr>
          <w:rFonts w:ascii="Times New Roman" w:hAnsi="Times New Roman" w:cs="Times New Roman"/>
          <w:sz w:val="24"/>
          <w:szCs w:val="24"/>
        </w:rPr>
        <w:t xml:space="preserve"> hingga Pekanbar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agar.id/pdip-dukung-puan-maharani-maju-capres-2024","accessed":{"date-parts":[["2021","7","3"]]},"author":[{"dropping-particle":"","family":"Fahlevi","given":"Imam Ahditya","non-dropping-particle":"","parse-names":false,"suffix":""}],"container-title":"tagar.id","id":"ITEM-1","issued":{"date-parts":[["2021"]]},"title":"PDIP Dukung Puan Maharani Maju Capres 2024","type":"webpage"},"uris":["http://www.mendeley.com/documents/?uuid=19aafe79-34f8-4598-ab25-d6c493f1998d"]}],"mendeley":{"formattedCitation":"(Fahlevi, 2021)","plainTextFormattedCitation":"(Fahlevi, 2021)","previouslyFormattedCitation":"(Fahlevi, 2021)"},"properties":{"noteIndex":0},"schema":"https://github.com/citation-style-language/schema/raw/master/csl-citation.json"}</w:instrText>
      </w:r>
      <w:r>
        <w:rPr>
          <w:rFonts w:ascii="Times New Roman" w:hAnsi="Times New Roman" w:cs="Times New Roman"/>
          <w:sz w:val="24"/>
          <w:szCs w:val="24"/>
        </w:rPr>
        <w:fldChar w:fldCharType="separate"/>
      </w:r>
      <w:r w:rsidRPr="00406531">
        <w:rPr>
          <w:rFonts w:ascii="Times New Roman" w:hAnsi="Times New Roman" w:cs="Times New Roman"/>
          <w:noProof/>
          <w:sz w:val="24"/>
          <w:szCs w:val="24"/>
        </w:rPr>
        <w:t>(Fahlevi, 2021)</w:t>
      </w:r>
      <w:r>
        <w:rPr>
          <w:rFonts w:ascii="Times New Roman" w:hAnsi="Times New Roman" w:cs="Times New Roman"/>
          <w:sz w:val="24"/>
          <w:szCs w:val="24"/>
        </w:rPr>
        <w:fldChar w:fldCharType="end"/>
      </w:r>
      <w:r>
        <w:rPr>
          <w:rFonts w:ascii="Times New Roman" w:hAnsi="Times New Roman" w:cs="Times New Roman"/>
          <w:sz w:val="24"/>
          <w:szCs w:val="24"/>
        </w:rPr>
        <w:t xml:space="preserve"> misalnya, sudah bulat mendukung Puan untuk menjadi kandidat Presiden pada Pilpres 2024 mendatang.</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Namun demikian, cara memperkuat faksi yang dilakukan oleh Ganjar/PDIP tersebut berbeda dengan cara memperkuat faksi yang dilakukan oleh Partai Demokrat. Bahkan sebelum konflik tersebut benar-benar muncul ke permukaan, AHY sudah terlebih dulu menyampaikan kepada publik bahwa ada upaya pengambil alihan secara paksa dan illegal atas kepemimpinannya terhadap Partai Demok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29388/soal-kudeta-demokrat-rachland-ketum-ahy-terlihat-marah-tapi-tidak-gebrak-meja","accessed":{"date-parts":[["2021","7","7"]]},"author":[{"dropping-particle":"","family":"Persada, Budiarti UP","given":"Syailendra","non-dropping-particle":"","parse-names":false,"suffix":""}],"container-title":"nasional.tempo.co","id":"ITEM-1","issued":{"date-parts":[["2021"]]},"title":"Soal Kudeta Demokrat, Rachland: Ketum AHY Terlihat Marah, Tapi Tidak Gebrak Meja","type":"webpage"},"uris":["http://www.mendeley.com/documents/?uuid=239765e4-f7da-40c4-801d-26fee472b095"]}],"mendeley":{"formattedCitation":"(Persada, Budiarti UP, 2021)","plainTextFormattedCitation":"(Persada, Budiarti UP, 2021)","previouslyFormattedCitation":"(Persada, Budiarti UP, 2021)"},"properties":{"noteIndex":0},"schema":"https://github.com/citation-style-language/schema/raw/master/csl-citation.json"}</w:instrText>
      </w:r>
      <w:r>
        <w:rPr>
          <w:rFonts w:ascii="Times New Roman" w:hAnsi="Times New Roman" w:cs="Times New Roman"/>
          <w:sz w:val="24"/>
          <w:szCs w:val="24"/>
        </w:rPr>
        <w:fldChar w:fldCharType="separate"/>
      </w:r>
      <w:r w:rsidRPr="006508EC">
        <w:rPr>
          <w:rFonts w:ascii="Times New Roman" w:hAnsi="Times New Roman" w:cs="Times New Roman"/>
          <w:noProof/>
          <w:sz w:val="24"/>
          <w:szCs w:val="24"/>
        </w:rPr>
        <w:t>(Persada, Budiarti UP, 2021)</w:t>
      </w:r>
      <w:r>
        <w:rPr>
          <w:rFonts w:ascii="Times New Roman" w:hAnsi="Times New Roman" w:cs="Times New Roman"/>
          <w:sz w:val="24"/>
          <w:szCs w:val="24"/>
        </w:rPr>
        <w:fldChar w:fldCharType="end"/>
      </w:r>
      <w:r>
        <w:rPr>
          <w:rFonts w:ascii="Times New Roman" w:hAnsi="Times New Roman" w:cs="Times New Roman"/>
          <w:sz w:val="24"/>
          <w:szCs w:val="24"/>
        </w:rPr>
        <w:t xml:space="preserve">. Artinya, AHY menggunakan strategi melemparkan pernyataan ke publik terlebih dulu untuk memperoleh dukungan. Entah diniatkan atau tidak, namun demikian, jika dikelola dengan baik, sudah tentu dukungan publik tersebut akan mampu mendongkrak elektabilitas. </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Strategi tersebut lantas mengungkap situasi yang terjadi di balik layar. Pada akhirnya, kedua faksi, baik Partai Demokrat maupun KLB-DS, memperoleh panggung atas situasi yang terjadi, lalu tampak mampu menekan Kemenkumham sebagai perwakilan Pemerintah, untuk berhati-hati menunjukkan keberpihakan. Partai Demokrat sampai menyampaikan surat permintaan kepada Presiden Joko Widodo (Jokowi) agar berkenan menyampaikan klarifikasi mengenai dugaan keterlibatan Istana dalam kudeta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202205810-32-601537/pdip-minta-demokrat-tak-bawa-bawa-jokowi-di-isu-kudeta-ahy","accessed":{"date-parts":[["2021","7","1"]]},"author":[{"dropping-particle":"","family":"Indonesia","given":"CNN","non-dropping-particle":"","parse-names":false,"suffix":""}],"container-title":"cnnindonesia.com","id":"ITEM-1","issued":{"date-parts":[["2021"]]},"title":"PDIP Minta Demokrat Tak Bawa-bawa Jokowi di Isu Kudeta AHY","type":"webpage"},"uris":["http://www.mendeley.com/documents/?uuid=20ee77ad-b9aa-4e81-a196-e8cdc1e6dde6"]}],"mendeley":{"formattedCitation":"(Indonesia, 2021a)","plainTextFormattedCitation":"(Indonesia, 2021a)","previouslyFormattedCitation":"(Indonesia, 2021a)"},"properties":{"noteIndex":0},"schema":"https://github.com/citation-style-language/schema/raw/master/csl-citation.json"}</w:instrText>
      </w:r>
      <w:r>
        <w:rPr>
          <w:rFonts w:ascii="Times New Roman" w:hAnsi="Times New Roman" w:cs="Times New Roman"/>
          <w:sz w:val="24"/>
          <w:szCs w:val="24"/>
        </w:rPr>
        <w:fldChar w:fldCharType="separate"/>
      </w:r>
      <w:r w:rsidRPr="0060782D">
        <w:rPr>
          <w:rFonts w:ascii="Times New Roman" w:hAnsi="Times New Roman" w:cs="Times New Roman"/>
          <w:noProof/>
          <w:sz w:val="24"/>
          <w:szCs w:val="24"/>
        </w:rPr>
        <w:t>(Indonesia, 2021a)</w:t>
      </w:r>
      <w:r>
        <w:rPr>
          <w:rFonts w:ascii="Times New Roman" w:hAnsi="Times New Roman" w:cs="Times New Roman"/>
          <w:sz w:val="24"/>
          <w:szCs w:val="24"/>
        </w:rPr>
        <w:fldChar w:fldCharType="end"/>
      </w:r>
      <w:r>
        <w:rPr>
          <w:rFonts w:ascii="Times New Roman" w:hAnsi="Times New Roman" w:cs="Times New Roman"/>
          <w:sz w:val="24"/>
          <w:szCs w:val="24"/>
        </w:rPr>
        <w:t>. Semua upaya tersebut menunjukkan keinginan AHY untuk memperkuat faksi dengan mengoptimalkan jalur eksternal dan internal sekaligus.</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Sedangkan KLB-DS tampak masih mengandalkan cara konvensional. Yaitu dengan menyelenggarakan KLB itu sendiri meski sebenarnya, ada strategi lain yang juga bisa digunakan. Tampaknya, untuk memperoleh basis massa, kelompok tersebut lebih percaya pada substansinya, daripada bentuk pergerakannya. Sehingga menjadi wajar ketika tidak ada strategi khusus mengenai bentuk pergerakan yang kelompok tersebut bisa optimalkan.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abel 1.2. berikut lantas menjadi visualisasi dari cara kerja masing-masing faksi untuk sampai pada tujuan politiknya. Adapun indikatornya bisa dilihat dari dua hal sebagai berikut : cara mengumpulkan massa internal (pengurus, kader dan simpatisan) dan cara mengumpulkan massa eksternal (publik pada umumnya).</w:t>
      </w:r>
    </w:p>
    <w:p w:rsidR="004A1867" w:rsidRDefault="004A1867" w:rsidP="008F3FA3">
      <w:pPr>
        <w:spacing w:after="0" w:line="240" w:lineRule="auto"/>
        <w:contextualSpacing/>
        <w:jc w:val="both"/>
        <w:rPr>
          <w:rFonts w:ascii="Times New Roman" w:hAnsi="Times New Roman" w:cs="Times New Roman"/>
          <w:sz w:val="24"/>
          <w:szCs w:val="24"/>
        </w:rPr>
      </w:pPr>
    </w:p>
    <w:p w:rsidR="004A1867" w:rsidRPr="000B00D6" w:rsidRDefault="000B00D6" w:rsidP="008F3FA3">
      <w:pPr>
        <w:spacing w:after="0" w:line="240" w:lineRule="auto"/>
        <w:contextualSpacing/>
        <w:jc w:val="both"/>
        <w:rPr>
          <w:rFonts w:ascii="Times New Roman" w:hAnsi="Times New Roman" w:cs="Times New Roman"/>
          <w:b/>
          <w:sz w:val="24"/>
          <w:szCs w:val="24"/>
        </w:rPr>
      </w:pPr>
      <w:r w:rsidRPr="000B00D6">
        <w:rPr>
          <w:rFonts w:ascii="Times New Roman" w:hAnsi="Times New Roman" w:cs="Times New Roman"/>
          <w:b/>
          <w:sz w:val="24"/>
          <w:szCs w:val="24"/>
        </w:rPr>
        <w:t xml:space="preserve">Tabel </w:t>
      </w:r>
      <w:r w:rsidR="004A1867" w:rsidRPr="000B00D6">
        <w:rPr>
          <w:rFonts w:ascii="Times New Roman" w:hAnsi="Times New Roman" w:cs="Times New Roman"/>
          <w:b/>
          <w:sz w:val="24"/>
          <w:szCs w:val="24"/>
        </w:rPr>
        <w:t>2. Cara Kerja Masing-Masing Faksi</w:t>
      </w:r>
    </w:p>
    <w:tbl>
      <w:tblPr>
        <w:tblStyle w:val="TableGrid"/>
        <w:tblW w:w="0" w:type="auto"/>
        <w:tblLook w:val="04A0" w:firstRow="1" w:lastRow="0" w:firstColumn="1" w:lastColumn="0" w:noHBand="0" w:noVBand="1"/>
      </w:tblPr>
      <w:tblGrid>
        <w:gridCol w:w="2335"/>
        <w:gridCol w:w="3420"/>
        <w:gridCol w:w="3595"/>
      </w:tblGrid>
      <w:tr w:rsidR="004A1867" w:rsidTr="00754CBF">
        <w:tc>
          <w:tcPr>
            <w:tcW w:w="2335"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Faksi</w:t>
            </w:r>
          </w:p>
        </w:tc>
        <w:tc>
          <w:tcPr>
            <w:tcW w:w="3420"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Menguasai Basis Massa Internal</w:t>
            </w:r>
          </w:p>
        </w:tc>
        <w:tc>
          <w:tcPr>
            <w:tcW w:w="3595" w:type="dxa"/>
          </w:tcPr>
          <w:p w:rsidR="004A1867" w:rsidRDefault="004A1867" w:rsidP="008F3FA3">
            <w:pPr>
              <w:contextualSpacing/>
              <w:jc w:val="center"/>
              <w:rPr>
                <w:rFonts w:ascii="Times New Roman" w:hAnsi="Times New Roman" w:cs="Times New Roman"/>
                <w:sz w:val="24"/>
                <w:szCs w:val="24"/>
              </w:rPr>
            </w:pPr>
            <w:r>
              <w:rPr>
                <w:rFonts w:ascii="Times New Roman" w:hAnsi="Times New Roman" w:cs="Times New Roman"/>
                <w:sz w:val="24"/>
                <w:szCs w:val="24"/>
              </w:rPr>
              <w:t>Menguasai Basis Massa Eksternal</w:t>
            </w:r>
          </w:p>
        </w:tc>
      </w:tr>
      <w:tr w:rsidR="004A1867" w:rsidTr="00754CBF">
        <w:tc>
          <w:tcPr>
            <w:tcW w:w="233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Ganjar Pranowo</w:t>
            </w:r>
          </w:p>
        </w:tc>
        <w:tc>
          <w:tcPr>
            <w:tcW w:w="3420" w:type="dxa"/>
          </w:tcPr>
          <w:p w:rsidR="004A1867" w:rsidRPr="00D9182A" w:rsidRDefault="004A1867" w:rsidP="008F3FA3">
            <w:pPr>
              <w:contextualSpacing/>
              <w:jc w:val="both"/>
              <w:rPr>
                <w:rFonts w:ascii="Times New Roman" w:hAnsi="Times New Roman" w:cs="Times New Roman"/>
                <w:i/>
                <w:sz w:val="24"/>
                <w:szCs w:val="24"/>
              </w:rPr>
            </w:pPr>
            <w:r>
              <w:rPr>
                <w:rFonts w:ascii="Times New Roman" w:hAnsi="Times New Roman" w:cs="Times New Roman"/>
                <w:i/>
                <w:sz w:val="24"/>
                <w:szCs w:val="24"/>
              </w:rPr>
              <w:t>Tidak terlalu terlihat</w:t>
            </w:r>
          </w:p>
        </w:tc>
        <w:tc>
          <w:tcPr>
            <w:tcW w:w="359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etode-metode digital</w:t>
            </w:r>
          </w:p>
        </w:tc>
      </w:tr>
      <w:tr w:rsidR="004A1867" w:rsidTr="00754CBF">
        <w:tc>
          <w:tcPr>
            <w:tcW w:w="233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PDIP</w:t>
            </w:r>
          </w:p>
        </w:tc>
        <w:tc>
          <w:tcPr>
            <w:tcW w:w="3420"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etode konvensional</w:t>
            </w:r>
          </w:p>
        </w:tc>
        <w:tc>
          <w:tcPr>
            <w:tcW w:w="3595" w:type="dxa"/>
          </w:tcPr>
          <w:p w:rsidR="004A1867" w:rsidRPr="00254A5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etode konvensional</w:t>
            </w:r>
          </w:p>
        </w:tc>
      </w:tr>
      <w:tr w:rsidR="004A1867" w:rsidTr="00754CBF">
        <w:tc>
          <w:tcPr>
            <w:tcW w:w="233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Partai Demokrat</w:t>
            </w:r>
          </w:p>
        </w:tc>
        <w:tc>
          <w:tcPr>
            <w:tcW w:w="3420"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onsolidasi internal</w:t>
            </w:r>
          </w:p>
        </w:tc>
        <w:tc>
          <w:tcPr>
            <w:tcW w:w="359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engikat perhatian publik melalui media</w:t>
            </w:r>
          </w:p>
        </w:tc>
      </w:tr>
      <w:tr w:rsidR="004A1867" w:rsidTr="00754CBF">
        <w:tc>
          <w:tcPr>
            <w:tcW w:w="233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LB-DS</w:t>
            </w:r>
          </w:p>
        </w:tc>
        <w:tc>
          <w:tcPr>
            <w:tcW w:w="3420"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Konsolidasi internal dimulai dari KLB</w:t>
            </w:r>
          </w:p>
        </w:tc>
        <w:tc>
          <w:tcPr>
            <w:tcW w:w="3595" w:type="dxa"/>
          </w:tcPr>
          <w:p w:rsidR="004A1867" w:rsidRDefault="004A1867" w:rsidP="008F3FA3">
            <w:pPr>
              <w:contextualSpacing/>
              <w:jc w:val="both"/>
              <w:rPr>
                <w:rFonts w:ascii="Times New Roman" w:hAnsi="Times New Roman" w:cs="Times New Roman"/>
                <w:sz w:val="24"/>
                <w:szCs w:val="24"/>
              </w:rPr>
            </w:pPr>
            <w:r>
              <w:rPr>
                <w:rFonts w:ascii="Times New Roman" w:hAnsi="Times New Roman" w:cs="Times New Roman"/>
                <w:sz w:val="24"/>
                <w:szCs w:val="24"/>
              </w:rPr>
              <w:t>Mengikat perhatian publik melalui media</w:t>
            </w:r>
          </w:p>
        </w:tc>
      </w:tr>
    </w:tbl>
    <w:p w:rsidR="004A1867" w:rsidRPr="001E72D8" w:rsidRDefault="004A1867" w:rsidP="008F3FA3">
      <w:pPr>
        <w:spacing w:after="0" w:line="240" w:lineRule="auto"/>
        <w:contextualSpacing/>
        <w:jc w:val="both"/>
        <w:rPr>
          <w:rFonts w:ascii="Times New Roman" w:hAnsi="Times New Roman" w:cs="Times New Roman"/>
          <w:sz w:val="24"/>
          <w:szCs w:val="24"/>
        </w:rPr>
      </w:pPr>
    </w:p>
    <w:p w:rsidR="004A1867" w:rsidRPr="0095734E" w:rsidRDefault="004A1867"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Faksionalisme </w:t>
      </w:r>
      <w:r w:rsidRPr="0095734E">
        <w:rPr>
          <w:rFonts w:ascii="Times New Roman" w:hAnsi="Times New Roman" w:cs="Times New Roman"/>
          <w:b/>
          <w:sz w:val="24"/>
          <w:szCs w:val="24"/>
        </w:rPr>
        <w:t>Melahirkan Keuntungan dan Kerugian</w:t>
      </w:r>
    </w:p>
    <w:p w:rsidR="004A1867" w:rsidRPr="0095734E"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 xml:space="preserve">Konflik Ganjar-PDIP menunjukkan bahwa </w:t>
      </w:r>
      <w:r w:rsidRPr="0095734E">
        <w:rPr>
          <w:rFonts w:ascii="Times New Roman" w:hAnsi="Times New Roman" w:cs="Times New Roman"/>
          <w:sz w:val="24"/>
          <w:szCs w:val="24"/>
        </w:rPr>
        <w:t>faksi</w:t>
      </w:r>
      <w:r>
        <w:rPr>
          <w:rFonts w:ascii="Times New Roman" w:hAnsi="Times New Roman" w:cs="Times New Roman"/>
          <w:sz w:val="24"/>
          <w:szCs w:val="24"/>
        </w:rPr>
        <w:t>onalisme</w:t>
      </w:r>
      <w:r w:rsidRPr="0095734E">
        <w:rPr>
          <w:rFonts w:ascii="Times New Roman" w:hAnsi="Times New Roman" w:cs="Times New Roman"/>
          <w:sz w:val="24"/>
          <w:szCs w:val="24"/>
        </w:rPr>
        <w:t xml:space="preserve"> </w:t>
      </w:r>
      <w:r>
        <w:rPr>
          <w:rFonts w:ascii="Times New Roman" w:hAnsi="Times New Roman" w:cs="Times New Roman"/>
          <w:sz w:val="24"/>
          <w:szCs w:val="24"/>
        </w:rPr>
        <w:t>bisa</w:t>
      </w:r>
      <w:r w:rsidRPr="0095734E">
        <w:rPr>
          <w:rFonts w:ascii="Times New Roman" w:hAnsi="Times New Roman" w:cs="Times New Roman"/>
          <w:sz w:val="24"/>
          <w:szCs w:val="24"/>
        </w:rPr>
        <w:t xml:space="preserve"> menghadap-</w:t>
      </w:r>
      <w:r>
        <w:rPr>
          <w:rFonts w:ascii="Times New Roman" w:hAnsi="Times New Roman" w:cs="Times New Roman"/>
          <w:sz w:val="24"/>
          <w:szCs w:val="24"/>
        </w:rPr>
        <w:t>hadapkan sesama aktor internal. Sementara konflik Partai Demokrat-KLB-DS menunjukkan bahwa faksionalisme juga bisa mempertemukan aktor internal dan eksternal.</w:t>
      </w:r>
      <w:r w:rsidRPr="0095734E">
        <w:rPr>
          <w:rFonts w:ascii="Times New Roman" w:hAnsi="Times New Roman" w:cs="Times New Roman"/>
          <w:sz w:val="24"/>
          <w:szCs w:val="24"/>
        </w:rPr>
        <w:t xml:space="preserve"> </w:t>
      </w:r>
      <w:r>
        <w:rPr>
          <w:rFonts w:ascii="Times New Roman" w:hAnsi="Times New Roman" w:cs="Times New Roman"/>
          <w:sz w:val="24"/>
          <w:szCs w:val="24"/>
        </w:rPr>
        <w:t>Pada akhirnya, baik konflik Ganjar-PDIP maupun Partai Demokrat-KLB-DS akan memproduksi dampak. Namun demikian, ternyata, tetap ada dampak positif yang muncul untuk mengiringi dampak negatif faksionalisme. Bagian ini ingin menjabarkan dampak negatif dan positif tersebut bagi masing-masing faksi. Dampak positif disebut keuntungan, sementara dampak negatif disebut kerugian.</w:t>
      </w:r>
    </w:p>
    <w:p w:rsidR="004A1867" w:rsidRDefault="004A1867" w:rsidP="008F3FA3">
      <w:pPr>
        <w:spacing w:after="0" w:line="240" w:lineRule="auto"/>
        <w:contextualSpacing/>
        <w:jc w:val="both"/>
        <w:rPr>
          <w:rFonts w:ascii="Times New Roman" w:hAnsi="Times New Roman" w:cs="Times New Roman"/>
          <w:sz w:val="24"/>
          <w:szCs w:val="24"/>
        </w:rPr>
      </w:pPr>
    </w:p>
    <w:p w:rsidR="004A1867" w:rsidRPr="000B00D6" w:rsidRDefault="004A1867" w:rsidP="008F3FA3">
      <w:pPr>
        <w:spacing w:after="0" w:line="240" w:lineRule="auto"/>
        <w:contextualSpacing/>
        <w:jc w:val="both"/>
        <w:rPr>
          <w:rFonts w:ascii="Times New Roman" w:hAnsi="Times New Roman" w:cs="Times New Roman"/>
          <w:b/>
          <w:sz w:val="24"/>
          <w:szCs w:val="24"/>
        </w:rPr>
      </w:pPr>
      <w:r w:rsidRPr="000B00D6">
        <w:rPr>
          <w:rFonts w:ascii="Times New Roman" w:hAnsi="Times New Roman" w:cs="Times New Roman"/>
          <w:b/>
          <w:sz w:val="24"/>
          <w:szCs w:val="24"/>
        </w:rPr>
        <w:t>Untung-Rugi Ganjar</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Pertama, Ganjar jadi punya lebih banyak pendukung. Mulanya, publik akan memposisikan Ganjar sebagai pihak yang didzolimi. Seolah-olah, suara masyarakat (meski baru melalui </w:t>
      </w:r>
      <w:r>
        <w:rPr>
          <w:rFonts w:ascii="Times New Roman" w:hAnsi="Times New Roman" w:cs="Times New Roman"/>
          <w:i/>
          <w:sz w:val="24"/>
          <w:szCs w:val="24"/>
        </w:rPr>
        <w:t>survey</w:t>
      </w:r>
      <w:r>
        <w:rPr>
          <w:rFonts w:ascii="Times New Roman" w:hAnsi="Times New Roman" w:cs="Times New Roman"/>
          <w:sz w:val="24"/>
          <w:szCs w:val="24"/>
        </w:rPr>
        <w:t xml:space="preserve">) yang menginginkan Ganjar untuk menjadi kandidat pada Pilpres 2024 mendatang, berlawanan dengan suara PDIP yang menginginkan Puan. Padahal, pada akhirnya, masyarakat yang akan memilih, bukan PDIP. Simpati masyarakat tersebut lantas menjadi embrio dari lahirnya beberapa relawan yang semakin bermunculan justru setelah polemik terjadi. Teman Ganjar yang dideklarasikan di Jakarta pada Rabu, 9 Juni 2021 adalah contoh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609163210-32-652296/relawan-deklarasi-ganjar-pranowo-capres-klaim-bukan-pesanan","accessed":{"date-parts":[["2021","7","3"]]},"author":[{"dropping-particle":"","family":"Indonesia","given":"CNN","non-dropping-particle":"","parse-names":false,"suffix":""}],"container-title":"cnnindonesia.com","id":"ITEM-1","issued":{"date-parts":[["2021"]]},"title":"Relawan Deklarasi Ganjar Pranowo Capres, Klaim Bukan Pesanan","type":"webpage"},"uris":["http://www.mendeley.com/documents/?uuid=dbe5f1ab-e1ac-432c-94ee-4ae8be263bbc"]}],"mendeley":{"formattedCitation":"(Indonesia, 2021b)","plainTextFormattedCitation":"(Indonesia, 2021b)","previouslyFormattedCitation":"(Indonesia, 2021b)"},"properties":{"noteIndex":0},"schema":"https://github.com/citation-style-language/schema/raw/master/csl-citation.json"}</w:instrText>
      </w:r>
      <w:r>
        <w:rPr>
          <w:rFonts w:ascii="Times New Roman" w:hAnsi="Times New Roman" w:cs="Times New Roman"/>
          <w:sz w:val="24"/>
          <w:szCs w:val="24"/>
        </w:rPr>
        <w:fldChar w:fldCharType="separate"/>
      </w:r>
      <w:r w:rsidRPr="00543603">
        <w:rPr>
          <w:rFonts w:ascii="Times New Roman" w:hAnsi="Times New Roman" w:cs="Times New Roman"/>
          <w:noProof/>
          <w:sz w:val="24"/>
          <w:szCs w:val="24"/>
        </w:rPr>
        <w:t>(Indonesia, 2021b)</w:t>
      </w:r>
      <w:r>
        <w:rPr>
          <w:rFonts w:ascii="Times New Roman" w:hAnsi="Times New Roman" w:cs="Times New Roman"/>
          <w:sz w:val="24"/>
          <w:szCs w:val="24"/>
        </w:rPr>
        <w:fldChar w:fldCharType="end"/>
      </w:r>
      <w:r>
        <w:rPr>
          <w:rFonts w:ascii="Times New Roman" w:hAnsi="Times New Roman" w:cs="Times New Roman"/>
          <w:sz w:val="24"/>
          <w:szCs w:val="24"/>
        </w:rPr>
        <w:t xml:space="preserve">. Sebelas (11) hari kemudian, juga muncul relawan lain yang menamakan dirinya Sahabat Ganjar yang dideklarasikan di Yogyakarta pada 20 Juni 202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620135218-32-656886/relawan-pendukung-ganjar-capres-2024-deklarasi-di-yogyakarta","accessed":{"date-parts":[["2021","7","3"]]},"author":[{"dropping-particle":"","family":"Indonesia","given":"CNN","non-dropping-particle":"","parse-names":false,"suffix":""}],"container-title":"cnnindonesia.com","id":"ITEM-1","issued":{"date-parts":[["2021"]]},"title":"Relawan Pendukung Ganjar Capres 2024 Deklarasi di Yogyakarta","type":"webpage"},"uris":["http://www.mendeley.com/documents/?uuid=6b7b9b1f-e69a-4332-aa18-425eb6b81e49"]}],"mendeley":{"formattedCitation":"(Indonesia, 2021c)","plainTextFormattedCitation":"(Indonesia, 2021c)","previouslyFormattedCitation":"(Indonesia, 2021c)"},"properties":{"noteIndex":0},"schema":"https://github.com/citation-style-language/schema/raw/master/csl-citation.json"}</w:instrText>
      </w:r>
      <w:r>
        <w:rPr>
          <w:rFonts w:ascii="Times New Roman" w:hAnsi="Times New Roman" w:cs="Times New Roman"/>
          <w:sz w:val="24"/>
          <w:szCs w:val="24"/>
        </w:rPr>
        <w:fldChar w:fldCharType="separate"/>
      </w:r>
      <w:r w:rsidRPr="00543603">
        <w:rPr>
          <w:rFonts w:ascii="Times New Roman" w:hAnsi="Times New Roman" w:cs="Times New Roman"/>
          <w:noProof/>
          <w:sz w:val="24"/>
          <w:szCs w:val="24"/>
        </w:rPr>
        <w:t>(Indonesia, 2021c)</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Kedua, karena sudah memiliki lebih banyak pendukung, Ganjar jadi punya pilihan tindakan politik yang lebih bervariasi. Apalagi karena Ganjar memiliki elektabilitas yang konsisten berada di lima besar. Situasi tersebut, tentu saja benar-benar menguntungkan Ganjar. Ganjar bisa tetap maju menjadi kandidat atau bisa memilih patuh pada PDIP. Sudah tentu, setiap pilihan akan beriringan dengan resiko politiknya masing-masing.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ementara kerugian Ganjar adalah akan semakin dijauhi PDIP. Memang benar bahwa banyak pengamat yang mengatakan bahwa tidak sulit bagi Ganjar untuk membeli partai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erdeka.com/politik/pengamat-ganjar-sandi-mampu-beli-kendaraan-politik-demi-maju-2024.html","accessed":{"date-parts":[["2021","7","3"]]},"author":[{"dropping-particle":"","family":"Bayhaqi","given":"Ahda","non-dropping-particle":"","parse-names":false,"suffix":""}],"container-title":"merdeka.com","id":"ITEM-1","issued":{"date-parts":[["2021"]]},"title":"Pengamat: Ganjar-Sandi Mampu 'Beli' Kendaraan Politik Demi Maju 2024","type":"webpage"},"uris":["http://www.mendeley.com/documents/?uuid=1f40c752-6fd0-4ecf-b0fc-6b1402d33cb5"]}],"mendeley":{"formattedCitation":"(Bayhaqi, 2021b)","plainTextFormattedCitation":"(Bayhaqi, 2021b)","previouslyFormattedCitation":"(Bayhaqi, 2021b)"},"properties":{"noteIndex":0},"schema":"https://github.com/citation-style-language/schema/raw/master/csl-citation.json"}</w:instrText>
      </w:r>
      <w:r>
        <w:rPr>
          <w:rFonts w:ascii="Times New Roman" w:hAnsi="Times New Roman" w:cs="Times New Roman"/>
          <w:sz w:val="24"/>
          <w:szCs w:val="24"/>
        </w:rPr>
        <w:fldChar w:fldCharType="separate"/>
      </w:r>
      <w:r w:rsidRPr="000E0F19">
        <w:rPr>
          <w:rFonts w:ascii="Times New Roman" w:hAnsi="Times New Roman" w:cs="Times New Roman"/>
          <w:noProof/>
          <w:sz w:val="24"/>
          <w:szCs w:val="24"/>
        </w:rPr>
        <w:t>(Bayhaqi, 2021b)</w:t>
      </w:r>
      <w:r>
        <w:rPr>
          <w:rFonts w:ascii="Times New Roman" w:hAnsi="Times New Roman" w:cs="Times New Roman"/>
          <w:sz w:val="24"/>
          <w:szCs w:val="24"/>
        </w:rPr>
        <w:fldChar w:fldCharType="end"/>
      </w:r>
      <w:r>
        <w:rPr>
          <w:rFonts w:ascii="Times New Roman" w:hAnsi="Times New Roman" w:cs="Times New Roman"/>
          <w:sz w:val="24"/>
          <w:szCs w:val="24"/>
        </w:rPr>
        <w:t xml:space="preserve">. Tetapi Ganjar tentu harus mempertimbangkan konstelasi politik intra-parlemen seandainya benar-benar terpilih dari partai lain. Bukan tidak mungkin, Ganjar akan kesulitan mengesahkan kebijakan karena di saat yang sama, PDIP berpotensi menjadi partai dengan anggota paling banyak di parlemen.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Kerugian lainnya adalah Ganjar justru bisa jadi bukan siapa-siapa karena suaranya di </w:t>
      </w:r>
      <w:r w:rsidRPr="0095734E">
        <w:rPr>
          <w:rFonts w:ascii="Times New Roman" w:hAnsi="Times New Roman" w:cs="Times New Roman"/>
          <w:sz w:val="24"/>
          <w:szCs w:val="24"/>
        </w:rPr>
        <w:t>Ja</w:t>
      </w:r>
      <w:r>
        <w:rPr>
          <w:rFonts w:ascii="Times New Roman" w:hAnsi="Times New Roman" w:cs="Times New Roman"/>
          <w:sz w:val="24"/>
          <w:szCs w:val="24"/>
        </w:rPr>
        <w:t xml:space="preserve">teng lah yang membuat dirinya populer. Apalagi karena, di saat yang sama, </w:t>
      </w:r>
      <w:r w:rsidRPr="0095734E">
        <w:rPr>
          <w:rFonts w:ascii="Times New Roman" w:hAnsi="Times New Roman" w:cs="Times New Roman"/>
          <w:sz w:val="24"/>
          <w:szCs w:val="24"/>
        </w:rPr>
        <w:t>Ja</w:t>
      </w:r>
      <w:r>
        <w:rPr>
          <w:rFonts w:ascii="Times New Roman" w:hAnsi="Times New Roman" w:cs="Times New Roman"/>
          <w:sz w:val="24"/>
          <w:szCs w:val="24"/>
        </w:rPr>
        <w:t xml:space="preserve">teng adalah basis elektoral alamiah PDIP. Fakta terbaru misalnya, membuktikan bahwa PDIP memenangkan 17 dari 21 Pilkada di </w:t>
      </w:r>
      <w:r w:rsidRPr="0095734E">
        <w:rPr>
          <w:rFonts w:ascii="Times New Roman" w:hAnsi="Times New Roman" w:cs="Times New Roman"/>
          <w:sz w:val="24"/>
          <w:szCs w:val="24"/>
        </w:rPr>
        <w:t>Ja</w:t>
      </w:r>
      <w:r>
        <w:rPr>
          <w:rFonts w:ascii="Times New Roman" w:hAnsi="Times New Roman" w:cs="Times New Roman"/>
          <w:sz w:val="24"/>
          <w:szCs w:val="24"/>
        </w:rPr>
        <w:t xml:space="preserve">te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abar24.bisnis.com/read/20201210/15/1328945/pdip-buktikan-jateng-kandang-banteng-menangkan-17-daerah-di-pilkada-2020-jawa-tengah","accessed":{"date-parts":[["2021","7","3"]]},"author":[{"dropping-particle":"","family":"Kurniawan","given":"","non-dropping-particle":"","parse-names":false,"suffix":""}],"container-title":"kabar24.bisnis.com","id":"ITEM-1","issued":{"date-parts":[["2020"]]},"title":"PDIP Buktikan Jateng Kandang Banteng, Menangkan 17 Daerah di Pilkada 2020 Jawa Tengah","type":"webpage"},"uris":["http://www.mendeley.com/documents/?uuid=cea1f54f-3ad8-4ddf-8feb-8d6e6a52817c"]}],"mendeley":{"formattedCitation":"(Kurniawan, 2020)","plainTextFormattedCitation":"(Kurniawan, 2020)","previouslyFormattedCitation":"(Kurniawan, 2020)"},"properties":{"noteIndex":0},"schema":"https://github.com/citation-style-language/schema/raw/master/csl-citation.json"}</w:instrText>
      </w:r>
      <w:r>
        <w:rPr>
          <w:rFonts w:ascii="Times New Roman" w:hAnsi="Times New Roman" w:cs="Times New Roman"/>
          <w:sz w:val="24"/>
          <w:szCs w:val="24"/>
        </w:rPr>
        <w:fldChar w:fldCharType="separate"/>
      </w:r>
      <w:r w:rsidRPr="00543603">
        <w:rPr>
          <w:rFonts w:ascii="Times New Roman" w:hAnsi="Times New Roman" w:cs="Times New Roman"/>
          <w:noProof/>
          <w:sz w:val="24"/>
          <w:szCs w:val="24"/>
        </w:rPr>
        <w:t>(Kurniawan, 2020)</w:t>
      </w:r>
      <w:r>
        <w:rPr>
          <w:rFonts w:ascii="Times New Roman" w:hAnsi="Times New Roman" w:cs="Times New Roman"/>
          <w:sz w:val="24"/>
          <w:szCs w:val="24"/>
        </w:rPr>
        <w:fldChar w:fldCharType="end"/>
      </w:r>
      <w:r>
        <w:rPr>
          <w:rFonts w:ascii="Times New Roman" w:hAnsi="Times New Roman" w:cs="Times New Roman"/>
          <w:sz w:val="24"/>
          <w:szCs w:val="24"/>
        </w:rPr>
        <w:t xml:space="preserve">. Ganjar tentu tidak ingin karir politiknya tamat di PDIP sebagaimana prediksi banyak pengamat. Misalnya sebagaimana disampaikan Nyarwi Ahmad, Direktur Eksekutif Indonesian Presidential Studies, yang mengatakan bahwa karir politiknya sudah di ujung tandu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abar24.bisnis.com/read/20210524/15/1397274/dikucilkan-puan-maharani-karir-ganjar-pranowo-di-pdip-tamat","accessed":{"date-parts":[["2021","7","3"]]},"author":[{"dropping-particle":"","family":"Newswire","given":"","non-dropping-particle":"","parse-names":false,"suffix":""}],"container-title":"kabar24.bisnis.com","id":"ITEM-1","issued":{"date-parts":[["2021"]]},"title":"Dikucilkan Puan Maharani, Karir Ganjar Pranowo di PDIP Tamat?","type":"webpage"},"uris":["http://www.mendeley.com/documents/?uuid=31c91f9c-8dbd-4069-a6e0-af6964cdd641"]}],"mendeley":{"formattedCitation":"(Newswire, 2021)","plainTextFormattedCitation":"(Newswire, 2021)","previouslyFormattedCitation":"(Newswire, 2021)"},"properties":{"noteIndex":0},"schema":"https://github.com/citation-style-language/schema/raw/master/csl-citation.json"}</w:instrText>
      </w:r>
      <w:r>
        <w:rPr>
          <w:rFonts w:ascii="Times New Roman" w:hAnsi="Times New Roman" w:cs="Times New Roman"/>
          <w:sz w:val="24"/>
          <w:szCs w:val="24"/>
        </w:rPr>
        <w:fldChar w:fldCharType="separate"/>
      </w:r>
      <w:r w:rsidRPr="000E0F19">
        <w:rPr>
          <w:rFonts w:ascii="Times New Roman" w:hAnsi="Times New Roman" w:cs="Times New Roman"/>
          <w:noProof/>
          <w:sz w:val="24"/>
          <w:szCs w:val="24"/>
        </w:rPr>
        <w:t>(Newswire, 2021)</w:t>
      </w:r>
      <w:r>
        <w:rPr>
          <w:rFonts w:ascii="Times New Roman" w:hAnsi="Times New Roman" w:cs="Times New Roman"/>
          <w:sz w:val="24"/>
          <w:szCs w:val="24"/>
        </w:rPr>
        <w:fldChar w:fldCharType="end"/>
      </w:r>
      <w:r>
        <w:rPr>
          <w:rFonts w:ascii="Times New Roman" w:hAnsi="Times New Roman" w:cs="Times New Roman"/>
          <w:sz w:val="24"/>
          <w:szCs w:val="24"/>
        </w:rPr>
        <w:t>. Artinya, sebenarnya, faksionalisme yang terjadi juga memasukkan Ganjar ke dalam situasi dengan resiko tinggi.</w:t>
      </w:r>
    </w:p>
    <w:p w:rsidR="004A1867" w:rsidRPr="00D774A6" w:rsidRDefault="004A1867" w:rsidP="008F3FA3">
      <w:pPr>
        <w:spacing w:after="0" w:line="240" w:lineRule="auto"/>
        <w:contextualSpacing/>
        <w:jc w:val="both"/>
        <w:rPr>
          <w:rFonts w:ascii="Times New Roman" w:hAnsi="Times New Roman" w:cs="Times New Roman"/>
          <w:sz w:val="24"/>
          <w:szCs w:val="24"/>
        </w:rPr>
      </w:pPr>
    </w:p>
    <w:p w:rsidR="004A1867" w:rsidRPr="000B00D6" w:rsidRDefault="004A1867" w:rsidP="008F3FA3">
      <w:pPr>
        <w:spacing w:after="0" w:line="240" w:lineRule="auto"/>
        <w:contextualSpacing/>
        <w:jc w:val="both"/>
        <w:rPr>
          <w:rFonts w:ascii="Times New Roman" w:hAnsi="Times New Roman" w:cs="Times New Roman"/>
          <w:b/>
          <w:sz w:val="24"/>
          <w:szCs w:val="24"/>
        </w:rPr>
      </w:pPr>
      <w:r w:rsidRPr="000B00D6">
        <w:rPr>
          <w:rFonts w:ascii="Times New Roman" w:hAnsi="Times New Roman" w:cs="Times New Roman"/>
          <w:b/>
          <w:sz w:val="24"/>
          <w:szCs w:val="24"/>
        </w:rPr>
        <w:t>Untung-Rugi PDIP/Puan</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Sementara PDIP, setidak-tidaknya akan memperoleh dua keuntungan sekaligus</w:t>
      </w:r>
      <w:r w:rsidRPr="0095734E">
        <w:rPr>
          <w:rFonts w:ascii="Times New Roman" w:hAnsi="Times New Roman" w:cs="Times New Roman"/>
          <w:sz w:val="24"/>
          <w:szCs w:val="24"/>
        </w:rPr>
        <w:t xml:space="preserve">. </w:t>
      </w:r>
      <w:r>
        <w:rPr>
          <w:rFonts w:ascii="Times New Roman" w:hAnsi="Times New Roman" w:cs="Times New Roman"/>
          <w:sz w:val="24"/>
          <w:szCs w:val="24"/>
        </w:rPr>
        <w:t>P</w:t>
      </w:r>
      <w:r w:rsidRPr="0095734E">
        <w:rPr>
          <w:rFonts w:ascii="Times New Roman" w:hAnsi="Times New Roman" w:cs="Times New Roman"/>
          <w:sz w:val="24"/>
          <w:szCs w:val="24"/>
        </w:rPr>
        <w:t>ertama, partai jadi bisa mem</w:t>
      </w:r>
      <w:r>
        <w:rPr>
          <w:rFonts w:ascii="Times New Roman" w:hAnsi="Times New Roman" w:cs="Times New Roman"/>
          <w:sz w:val="24"/>
          <w:szCs w:val="24"/>
        </w:rPr>
        <w:t>peroleh informasi mengenai</w:t>
      </w:r>
      <w:r w:rsidRPr="0095734E">
        <w:rPr>
          <w:rFonts w:ascii="Times New Roman" w:hAnsi="Times New Roman" w:cs="Times New Roman"/>
          <w:sz w:val="24"/>
          <w:szCs w:val="24"/>
        </w:rPr>
        <w:t xml:space="preserve"> </w:t>
      </w:r>
      <w:r>
        <w:rPr>
          <w:rFonts w:ascii="Times New Roman" w:hAnsi="Times New Roman" w:cs="Times New Roman"/>
          <w:sz w:val="24"/>
          <w:szCs w:val="24"/>
        </w:rPr>
        <w:t>gejala awal faksionalisme. Dengan melakukan deteksi dini, partai jadi bisa merumuskan langkah-langkah antisipasi</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secepatnya. Jika sudah demikian, sistem keorganisasian partai akan jadi lebih kuat.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K</w:t>
      </w:r>
      <w:r w:rsidRPr="0095734E">
        <w:rPr>
          <w:rFonts w:ascii="Times New Roman" w:hAnsi="Times New Roman" w:cs="Times New Roman"/>
          <w:sz w:val="24"/>
          <w:szCs w:val="24"/>
        </w:rPr>
        <w:t xml:space="preserve">edua, meski bersifat </w:t>
      </w:r>
      <w:r w:rsidRPr="0095734E">
        <w:rPr>
          <w:rFonts w:ascii="Times New Roman" w:hAnsi="Times New Roman" w:cs="Times New Roman"/>
          <w:i/>
          <w:sz w:val="24"/>
          <w:szCs w:val="24"/>
        </w:rPr>
        <w:t>unintended</w:t>
      </w:r>
      <w:r w:rsidRPr="0095734E">
        <w:rPr>
          <w:rFonts w:ascii="Times New Roman" w:hAnsi="Times New Roman" w:cs="Times New Roman"/>
          <w:sz w:val="24"/>
          <w:szCs w:val="24"/>
        </w:rPr>
        <w:t>, partai jadi</w:t>
      </w:r>
      <w:r>
        <w:rPr>
          <w:rFonts w:ascii="Times New Roman" w:hAnsi="Times New Roman" w:cs="Times New Roman"/>
          <w:sz w:val="24"/>
          <w:szCs w:val="24"/>
        </w:rPr>
        <w:t xml:space="preserve"> bisa</w:t>
      </w:r>
      <w:r w:rsidRPr="0095734E">
        <w:rPr>
          <w:rFonts w:ascii="Times New Roman" w:hAnsi="Times New Roman" w:cs="Times New Roman"/>
          <w:sz w:val="24"/>
          <w:szCs w:val="24"/>
        </w:rPr>
        <w:t xml:space="preserve"> melihat bahwa suara Ganjar adal</w:t>
      </w:r>
      <w:r>
        <w:rPr>
          <w:rFonts w:ascii="Times New Roman" w:hAnsi="Times New Roman" w:cs="Times New Roman"/>
          <w:sz w:val="24"/>
          <w:szCs w:val="24"/>
        </w:rPr>
        <w:t xml:space="preserve">ah suara masyarakat yang sebenarnya. Boleh saja </w:t>
      </w:r>
      <w:r w:rsidRPr="0095734E">
        <w:rPr>
          <w:rFonts w:ascii="Times New Roman" w:hAnsi="Times New Roman" w:cs="Times New Roman"/>
          <w:sz w:val="24"/>
          <w:szCs w:val="24"/>
        </w:rPr>
        <w:t xml:space="preserve"> membentengi diri dengan</w:t>
      </w:r>
      <w:r>
        <w:rPr>
          <w:rFonts w:ascii="Times New Roman" w:hAnsi="Times New Roman" w:cs="Times New Roman"/>
          <w:sz w:val="24"/>
          <w:szCs w:val="24"/>
        </w:rPr>
        <w:t xml:space="preserve"> hanya</w:t>
      </w:r>
      <w:r w:rsidRPr="0095734E">
        <w:rPr>
          <w:rFonts w:ascii="Times New Roman" w:hAnsi="Times New Roman" w:cs="Times New Roman"/>
          <w:sz w:val="24"/>
          <w:szCs w:val="24"/>
        </w:rPr>
        <w:t xml:space="preserve"> </w:t>
      </w:r>
      <w:r>
        <w:rPr>
          <w:rFonts w:ascii="Times New Roman" w:hAnsi="Times New Roman" w:cs="Times New Roman"/>
          <w:sz w:val="24"/>
          <w:szCs w:val="24"/>
        </w:rPr>
        <w:t>mengajukan Puan sebagai kandidat</w:t>
      </w:r>
      <w:r w:rsidRPr="0095734E">
        <w:rPr>
          <w:rFonts w:ascii="Times New Roman" w:hAnsi="Times New Roman" w:cs="Times New Roman"/>
          <w:sz w:val="24"/>
          <w:szCs w:val="24"/>
        </w:rPr>
        <w:t xml:space="preserve"> pada </w:t>
      </w:r>
      <w:r>
        <w:rPr>
          <w:rFonts w:ascii="Times New Roman" w:hAnsi="Times New Roman" w:cs="Times New Roman"/>
          <w:sz w:val="24"/>
          <w:szCs w:val="24"/>
        </w:rPr>
        <w:t>Pilpres 2024 mendatang. Namun demikian, faktanya, keputusan-keputusan</w:t>
      </w:r>
      <w:r w:rsidRPr="0095734E">
        <w:rPr>
          <w:rFonts w:ascii="Times New Roman" w:hAnsi="Times New Roman" w:cs="Times New Roman"/>
          <w:sz w:val="24"/>
          <w:szCs w:val="24"/>
        </w:rPr>
        <w:t xml:space="preserve"> politik </w:t>
      </w:r>
      <w:r>
        <w:rPr>
          <w:rFonts w:ascii="Times New Roman" w:hAnsi="Times New Roman" w:cs="Times New Roman"/>
          <w:sz w:val="24"/>
          <w:szCs w:val="24"/>
        </w:rPr>
        <w:t>elektoral selama ini banyak ditentukan di</w:t>
      </w:r>
      <w:r w:rsidRPr="0095734E">
        <w:rPr>
          <w:rFonts w:ascii="Times New Roman" w:hAnsi="Times New Roman" w:cs="Times New Roman"/>
          <w:sz w:val="24"/>
          <w:szCs w:val="24"/>
        </w:rPr>
        <w:t xml:space="preserve"> detik-detik terakhir/</w:t>
      </w:r>
      <w:r w:rsidRPr="0095734E">
        <w:rPr>
          <w:rFonts w:ascii="Times New Roman" w:hAnsi="Times New Roman" w:cs="Times New Roman"/>
          <w:i/>
          <w:sz w:val="24"/>
          <w:szCs w:val="24"/>
        </w:rPr>
        <w:t>injury time</w:t>
      </w:r>
      <w:r>
        <w:rPr>
          <w:rFonts w:ascii="Times New Roman" w:hAnsi="Times New Roman" w:cs="Times New Roman"/>
          <w:i/>
          <w:sz w:val="24"/>
          <w:szCs w:val="24"/>
        </w:rPr>
        <w:t xml:space="preserve"> </w:t>
      </w:r>
      <w:r>
        <w:rPr>
          <w:rFonts w:ascii="Times New Roman" w:hAnsi="Times New Roman" w:cs="Times New Roman"/>
          <w:sz w:val="24"/>
          <w:szCs w:val="24"/>
        </w:rPr>
        <w:t>pembahasan</w:t>
      </w:r>
      <w:r w:rsidRPr="0095734E">
        <w:rPr>
          <w:rFonts w:ascii="Times New Roman" w:hAnsi="Times New Roman" w:cs="Times New Roman"/>
          <w:sz w:val="24"/>
          <w:szCs w:val="24"/>
        </w:rPr>
        <w:t>.</w:t>
      </w:r>
      <w:r>
        <w:rPr>
          <w:rFonts w:ascii="Times New Roman" w:hAnsi="Times New Roman" w:cs="Times New Roman"/>
          <w:sz w:val="24"/>
          <w:szCs w:val="24"/>
        </w:rPr>
        <w:t xml:space="preserve"> Pada situasi krusial tersebut, boleh jadi Ganjar akan semakin dipertimbangkan. Selanjutnya jika opsi tersebut yang diambil, besar kemungkinan PDIP akan memenangkan dua pemilihan sekaligus, yaitu Pilpres dan Pemilihan Legislatif (Pileg).</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Tetapi PDIP juga mengalami kerugian.</w:t>
      </w:r>
      <w:r w:rsidRPr="0095734E">
        <w:rPr>
          <w:rFonts w:ascii="Times New Roman" w:hAnsi="Times New Roman" w:cs="Times New Roman"/>
          <w:sz w:val="24"/>
          <w:szCs w:val="24"/>
        </w:rPr>
        <w:t xml:space="preserve"> </w:t>
      </w:r>
      <w:r>
        <w:rPr>
          <w:rFonts w:ascii="Times New Roman" w:hAnsi="Times New Roman" w:cs="Times New Roman"/>
          <w:sz w:val="24"/>
          <w:szCs w:val="24"/>
        </w:rPr>
        <w:t>Pertama, jadi terlihat bahwa ternyata, PDIP tidak berbeda dengan partai lainnya</w:t>
      </w:r>
      <w:r w:rsidRPr="0095734E">
        <w:rPr>
          <w:rFonts w:ascii="Times New Roman" w:hAnsi="Times New Roman" w:cs="Times New Roman"/>
          <w:sz w:val="24"/>
          <w:szCs w:val="24"/>
        </w:rPr>
        <w:t>. Partai</w:t>
      </w:r>
      <w:r>
        <w:rPr>
          <w:rFonts w:ascii="Times New Roman" w:hAnsi="Times New Roman" w:cs="Times New Roman"/>
          <w:sz w:val="24"/>
          <w:szCs w:val="24"/>
        </w:rPr>
        <w:t xml:space="preserve"> yang selama ini disebut-sebut</w:t>
      </w:r>
      <w:r w:rsidRPr="0095734E">
        <w:rPr>
          <w:rFonts w:ascii="Times New Roman" w:hAnsi="Times New Roman" w:cs="Times New Roman"/>
          <w:sz w:val="24"/>
          <w:szCs w:val="24"/>
        </w:rPr>
        <w:t xml:space="preserve"> sebagai partai yang sangat solid, </w:t>
      </w:r>
      <w:r>
        <w:rPr>
          <w:rFonts w:ascii="Times New Roman" w:hAnsi="Times New Roman" w:cs="Times New Roman"/>
          <w:sz w:val="24"/>
          <w:szCs w:val="24"/>
        </w:rPr>
        <w:t>ternyata tetap saja mengalami</w:t>
      </w:r>
      <w:r w:rsidRPr="0095734E">
        <w:rPr>
          <w:rFonts w:ascii="Times New Roman" w:hAnsi="Times New Roman" w:cs="Times New Roman"/>
          <w:sz w:val="24"/>
          <w:szCs w:val="24"/>
        </w:rPr>
        <w:t xml:space="preserve"> konflik.</w:t>
      </w:r>
      <w:r>
        <w:rPr>
          <w:rFonts w:ascii="Times New Roman" w:hAnsi="Times New Roman" w:cs="Times New Roman"/>
          <w:sz w:val="24"/>
          <w:szCs w:val="24"/>
        </w:rPr>
        <w:t xml:space="preserve"> Bagi publik, situasi tersebut akan memunculkan turbulensi meski tidak signifikan. Buktinya, para pengurus sampai harus saling mengingatkan agar konflik tersebut tidak terlalu lama dipertontokan ke pub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olopos.com/ketua-dpc-pdip-solo-rudy-sebut-tidak-pas-ganjar-tak-diundang-acara-puan-di-semarang-1127160","accessed":{"date-parts":[["2021","7","1"]]},"author":[{"dropping-particle":"","family":"Suharsih","given":"","non-dropping-particle":"","parse-names":false,"suffix":""}],"container-title":"solopos.com","id":"ITEM-1","issued":{"date-parts":[["2021"]]},"title":"Ketua DPC PDIP Solo Rudy Sebut Tidak Pas Ganjar Tak Diundang Acara Puan Di Semarang","type":"webpage"},"uris":["http://www.mendeley.com/documents/?uuid=ef4fbcbb-cf0c-4157-a7df-1816c4763be0"]}],"mendeley":{"formattedCitation":"(Suharsih, 2021)","plainTextFormattedCitation":"(Suharsih, 2021)","previouslyFormattedCitation":"(Suharsih, 2021)"},"properties":{"noteIndex":0},"schema":"https://github.com/citation-style-language/schema/raw/master/csl-citation.json"}</w:instrText>
      </w:r>
      <w:r>
        <w:rPr>
          <w:rFonts w:ascii="Times New Roman" w:hAnsi="Times New Roman" w:cs="Times New Roman"/>
          <w:sz w:val="24"/>
          <w:szCs w:val="24"/>
        </w:rPr>
        <w:fldChar w:fldCharType="separate"/>
      </w:r>
      <w:r w:rsidRPr="00792A82">
        <w:rPr>
          <w:rFonts w:ascii="Times New Roman" w:hAnsi="Times New Roman" w:cs="Times New Roman"/>
          <w:noProof/>
          <w:sz w:val="24"/>
          <w:szCs w:val="24"/>
        </w:rPr>
        <w:t>(Suharsih, 2021)</w:t>
      </w:r>
      <w:r>
        <w:rPr>
          <w:rFonts w:ascii="Times New Roman" w:hAnsi="Times New Roman" w:cs="Times New Roman"/>
          <w:sz w:val="24"/>
          <w:szCs w:val="24"/>
        </w:rPr>
        <w:fldChar w:fldCharType="end"/>
      </w:r>
      <w:r>
        <w:rPr>
          <w:rFonts w:ascii="Times New Roman" w:hAnsi="Times New Roman" w:cs="Times New Roman"/>
          <w:sz w:val="24"/>
          <w:szCs w:val="24"/>
        </w:rPr>
        <w:t xml:space="preserve">. Apalagi ketika yang jadi objek konflik adalah kader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tempo.co/read/1465198/pdip-jateng-serang-ganjar-pranowo-pengamat-ibarat-dijatuhkan-kawan-sendiri","accessed":{"date-parts":[["2021","7","1"]]},"author":[{"dropping-particle":"","family":"Persada","given":"Syailendra","non-dropping-particle":"","parse-names":false,"suffix":""}],"container-title":"nasional.tempo.co","id":"ITEM-1","issued":{"date-parts":[["2021"]]},"title":"PDIP Jateng Serang Ganjar Pranowo, Pengamat: Ibarat Dijatuhkan Kawan Sendiri","type":"webpage"},"uris":["http://www.mendeley.com/documents/?uuid=f38a3085-ec51-4ed9-9d02-462af214ed64"]}],"mendeley":{"formattedCitation":"(Persada, 2021)","plainTextFormattedCitation":"(Persada, 2021)","previouslyFormattedCitation":"(Persada, 2021)"},"properties":{"noteIndex":0},"schema":"https://github.com/citation-style-language/schema/raw/master/csl-citation.json"}</w:instrText>
      </w:r>
      <w:r>
        <w:rPr>
          <w:rFonts w:ascii="Times New Roman" w:hAnsi="Times New Roman" w:cs="Times New Roman"/>
          <w:sz w:val="24"/>
          <w:szCs w:val="24"/>
        </w:rPr>
        <w:fldChar w:fldCharType="separate"/>
      </w:r>
      <w:r w:rsidRPr="00792A82">
        <w:rPr>
          <w:rFonts w:ascii="Times New Roman" w:hAnsi="Times New Roman" w:cs="Times New Roman"/>
          <w:noProof/>
          <w:sz w:val="24"/>
          <w:szCs w:val="24"/>
        </w:rPr>
        <w:t>(Persada, 2021)</w:t>
      </w:r>
      <w:r>
        <w:rPr>
          <w:rFonts w:ascii="Times New Roman" w:hAnsi="Times New Roman" w:cs="Times New Roman"/>
          <w:sz w:val="24"/>
          <w:szCs w:val="24"/>
        </w:rPr>
        <w:fldChar w:fldCharType="end"/>
      </w:r>
      <w:r>
        <w:rPr>
          <w:rFonts w:ascii="Times New Roman" w:hAnsi="Times New Roman" w:cs="Times New Roman"/>
          <w:sz w:val="24"/>
          <w:szCs w:val="24"/>
        </w:rPr>
        <w:t>.</w:t>
      </w:r>
      <w:r w:rsidRPr="0095734E">
        <w:rPr>
          <w:rFonts w:ascii="Times New Roman" w:hAnsi="Times New Roman" w:cs="Times New Roman"/>
          <w:sz w:val="24"/>
          <w:szCs w:val="24"/>
        </w:rPr>
        <w:t xml:space="preserve"> </w:t>
      </w:r>
      <w:r>
        <w:rPr>
          <w:rFonts w:ascii="Times New Roman" w:hAnsi="Times New Roman" w:cs="Times New Roman"/>
          <w:sz w:val="24"/>
          <w:szCs w:val="24"/>
        </w:rPr>
        <w:t>Adapun bagi internal partai, s</w:t>
      </w:r>
      <w:r w:rsidRPr="0095734E">
        <w:rPr>
          <w:rFonts w:ascii="Times New Roman" w:hAnsi="Times New Roman" w:cs="Times New Roman"/>
          <w:sz w:val="24"/>
          <w:szCs w:val="24"/>
        </w:rPr>
        <w:t xml:space="preserve">ituasi </w:t>
      </w:r>
      <w:r>
        <w:rPr>
          <w:rFonts w:ascii="Times New Roman" w:hAnsi="Times New Roman" w:cs="Times New Roman"/>
          <w:sz w:val="24"/>
          <w:szCs w:val="24"/>
        </w:rPr>
        <w:t>tersebut lantas menantang kepemimpinan</w:t>
      </w:r>
      <w:r w:rsidRPr="0095734E">
        <w:rPr>
          <w:rFonts w:ascii="Times New Roman" w:hAnsi="Times New Roman" w:cs="Times New Roman"/>
          <w:sz w:val="24"/>
          <w:szCs w:val="24"/>
        </w:rPr>
        <w:t xml:space="preserve"> ketua umum </w:t>
      </w:r>
      <w:r>
        <w:rPr>
          <w:rFonts w:ascii="Times New Roman" w:hAnsi="Times New Roman" w:cs="Times New Roman"/>
          <w:sz w:val="24"/>
          <w:szCs w:val="24"/>
        </w:rPr>
        <w:t>PDIP</w:t>
      </w:r>
      <w:r w:rsidRPr="0095734E">
        <w:rPr>
          <w:rFonts w:ascii="Times New Roman" w:hAnsi="Times New Roman" w:cs="Times New Roman"/>
          <w:sz w:val="24"/>
          <w:szCs w:val="24"/>
        </w:rPr>
        <w:t>, Megawati Soekarnoput</w:t>
      </w:r>
      <w:r>
        <w:rPr>
          <w:rFonts w:ascii="Times New Roman" w:hAnsi="Times New Roman" w:cs="Times New Roman"/>
          <w:sz w:val="24"/>
          <w:szCs w:val="24"/>
        </w:rPr>
        <w:t>ri, untuk menjalankan</w:t>
      </w:r>
      <w:r w:rsidRPr="0095734E">
        <w:rPr>
          <w:rFonts w:ascii="Times New Roman" w:hAnsi="Times New Roman" w:cs="Times New Roman"/>
          <w:sz w:val="24"/>
          <w:szCs w:val="24"/>
        </w:rPr>
        <w:t xml:space="preserve"> tata kelola partai secara lebih teknis.</w:t>
      </w:r>
      <w:r>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K</w:t>
      </w:r>
      <w:r w:rsidRPr="0095734E">
        <w:rPr>
          <w:rFonts w:ascii="Times New Roman" w:hAnsi="Times New Roman" w:cs="Times New Roman"/>
          <w:sz w:val="24"/>
          <w:szCs w:val="24"/>
        </w:rPr>
        <w:t>edua</w:t>
      </w:r>
      <w:r>
        <w:rPr>
          <w:rFonts w:ascii="Times New Roman" w:hAnsi="Times New Roman" w:cs="Times New Roman"/>
          <w:sz w:val="24"/>
          <w:szCs w:val="24"/>
        </w:rPr>
        <w:t>,</w:t>
      </w:r>
      <w:r w:rsidRPr="0095734E">
        <w:rPr>
          <w:rFonts w:ascii="Times New Roman" w:hAnsi="Times New Roman" w:cs="Times New Roman"/>
          <w:sz w:val="24"/>
          <w:szCs w:val="24"/>
        </w:rPr>
        <w:t xml:space="preserve"> potensi terjadinya pembilahan massa yang bisa saja terjadi mengingat pendukung Ga</w:t>
      </w:r>
      <w:r>
        <w:rPr>
          <w:rFonts w:ascii="Times New Roman" w:hAnsi="Times New Roman" w:cs="Times New Roman"/>
          <w:sz w:val="24"/>
          <w:szCs w:val="24"/>
        </w:rPr>
        <w:t>njar dan Puan sama-sama tidak bisa dianggap sepele</w:t>
      </w:r>
      <w:r w:rsidRPr="0095734E">
        <w:rPr>
          <w:rFonts w:ascii="Times New Roman" w:hAnsi="Times New Roman" w:cs="Times New Roman"/>
          <w:sz w:val="24"/>
          <w:szCs w:val="24"/>
        </w:rPr>
        <w:t>.</w:t>
      </w:r>
      <w:r>
        <w:rPr>
          <w:rFonts w:ascii="Times New Roman" w:hAnsi="Times New Roman" w:cs="Times New Roman"/>
          <w:sz w:val="24"/>
          <w:szCs w:val="24"/>
        </w:rPr>
        <w:t xml:space="preserve"> Jika tidak dikelola dengan baik, PDIP akan kehilangan suara secara signifikan. Apalagi mengingat bahwa konflik tersebut terjadi di </w:t>
      </w:r>
      <w:r w:rsidRPr="0095734E">
        <w:rPr>
          <w:rFonts w:ascii="Times New Roman" w:hAnsi="Times New Roman" w:cs="Times New Roman"/>
          <w:sz w:val="24"/>
          <w:szCs w:val="24"/>
        </w:rPr>
        <w:t>Ja</w:t>
      </w:r>
      <w:r>
        <w:rPr>
          <w:rFonts w:ascii="Times New Roman" w:hAnsi="Times New Roman" w:cs="Times New Roman"/>
          <w:sz w:val="24"/>
          <w:szCs w:val="24"/>
        </w:rPr>
        <w:t xml:space="preserve">teng, tempat di mana basis alamiah PDIP mengemuka di satu sisi, dan tempat di mana masyarakat didorong untuk merasakan hasil kerja Ganjar sebagai Gubernur secara langsung di sisi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jatengprov.go.id/publik/pelaku-umkm-jateng-didorong-manfaatkan-lapak-ganjar/","accessed":{"date-parts":[["2021","7","1"]]},"author":[{"dropping-particle":"","family":"ikp","given":"bidang","non-dropping-particle":"","parse-names":false,"suffix":""}],"container-title":"Portal Berita Pemerintah Provinsi Jawa Tengah","id":"ITEM-1","issued":{"date-parts":[["2021"]]},"title":"Pelaku UMKM Jateng Didorong Manfaatkan “Lapak Ganjar”","type":"webpage"},"uris":["http://www.mendeley.com/documents/?uuid=4ed394dc-1c94-4c51-a56d-8eb93db0bc1c"]}],"mendeley":{"formattedCitation":"(ikp, 2021)","plainTextFormattedCitation":"(ikp, 2021)","previouslyFormattedCitation":"(ikp, 2021)"},"properties":{"noteIndex":0},"schema":"https://github.com/citation-style-language/schema/raw/master/csl-citation.json"}</w:instrText>
      </w:r>
      <w:r>
        <w:rPr>
          <w:rFonts w:ascii="Times New Roman" w:hAnsi="Times New Roman" w:cs="Times New Roman"/>
          <w:sz w:val="24"/>
          <w:szCs w:val="24"/>
        </w:rPr>
        <w:fldChar w:fldCharType="separate"/>
      </w:r>
      <w:r w:rsidRPr="00431692">
        <w:rPr>
          <w:rFonts w:ascii="Times New Roman" w:hAnsi="Times New Roman" w:cs="Times New Roman"/>
          <w:noProof/>
          <w:sz w:val="24"/>
          <w:szCs w:val="24"/>
        </w:rPr>
        <w:t>(ikp, 2021)</w:t>
      </w:r>
      <w:r>
        <w:rPr>
          <w:rFonts w:ascii="Times New Roman" w:hAnsi="Times New Roman" w:cs="Times New Roman"/>
          <w:sz w:val="24"/>
          <w:szCs w:val="24"/>
        </w:rPr>
        <w:fldChar w:fldCharType="end"/>
      </w:r>
      <w:r>
        <w:rPr>
          <w:rFonts w:ascii="Times New Roman" w:hAnsi="Times New Roman" w:cs="Times New Roman"/>
          <w:sz w:val="24"/>
          <w:szCs w:val="24"/>
        </w:rPr>
        <w:t>.</w:t>
      </w:r>
      <w:r w:rsidRPr="0095734E">
        <w:rPr>
          <w:rFonts w:ascii="Times New Roman" w:hAnsi="Times New Roman" w:cs="Times New Roman"/>
          <w:sz w:val="24"/>
          <w:szCs w:val="24"/>
        </w:rPr>
        <w:t xml:space="preserve"> </w:t>
      </w:r>
    </w:p>
    <w:p w:rsidR="004A1867" w:rsidRDefault="004A1867" w:rsidP="008F3FA3">
      <w:pPr>
        <w:spacing w:after="0" w:line="240" w:lineRule="auto"/>
        <w:contextualSpacing/>
        <w:jc w:val="both"/>
        <w:rPr>
          <w:rFonts w:ascii="Times New Roman" w:hAnsi="Times New Roman" w:cs="Times New Roman"/>
          <w:sz w:val="24"/>
          <w:szCs w:val="24"/>
        </w:rPr>
      </w:pPr>
    </w:p>
    <w:p w:rsidR="004A1867" w:rsidRPr="000B00D6" w:rsidRDefault="004A1867" w:rsidP="008F3FA3">
      <w:pPr>
        <w:spacing w:after="0" w:line="240" w:lineRule="auto"/>
        <w:contextualSpacing/>
        <w:jc w:val="both"/>
        <w:rPr>
          <w:rFonts w:ascii="Times New Roman" w:hAnsi="Times New Roman" w:cs="Times New Roman"/>
          <w:b/>
          <w:sz w:val="24"/>
          <w:szCs w:val="24"/>
        </w:rPr>
      </w:pPr>
      <w:r w:rsidRPr="000B00D6">
        <w:rPr>
          <w:rFonts w:ascii="Times New Roman" w:hAnsi="Times New Roman" w:cs="Times New Roman"/>
          <w:b/>
          <w:sz w:val="24"/>
          <w:szCs w:val="24"/>
        </w:rPr>
        <w:t>Untung Rugi Partai Demokrat</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Konflik faksional juga memproduksi keuntungan dan kerugian bagi Partai Demokrat.</w:t>
      </w:r>
      <w:r w:rsidRPr="0095734E">
        <w:rPr>
          <w:rFonts w:ascii="Times New Roman" w:hAnsi="Times New Roman" w:cs="Times New Roman"/>
          <w:sz w:val="24"/>
          <w:szCs w:val="24"/>
        </w:rPr>
        <w:t xml:space="preserve"> Keuntungan pertama misalnya, datang dari potensi terjadinya penambahan suara dalam berbagai </w:t>
      </w:r>
      <w:r w:rsidRPr="00194DBE">
        <w:rPr>
          <w:rFonts w:ascii="Times New Roman" w:hAnsi="Times New Roman" w:cs="Times New Roman"/>
          <w:i/>
          <w:sz w:val="24"/>
          <w:szCs w:val="24"/>
        </w:rPr>
        <w:t>survey</w:t>
      </w:r>
      <w:r w:rsidRPr="0095734E">
        <w:rPr>
          <w:rFonts w:ascii="Times New Roman" w:hAnsi="Times New Roman" w:cs="Times New Roman"/>
          <w:sz w:val="24"/>
          <w:szCs w:val="24"/>
        </w:rPr>
        <w:t>,</w:t>
      </w:r>
      <w:r>
        <w:rPr>
          <w:rFonts w:ascii="Times New Roman" w:hAnsi="Times New Roman" w:cs="Times New Roman"/>
          <w:sz w:val="24"/>
          <w:szCs w:val="24"/>
        </w:rPr>
        <w:t xml:space="preserve"> terutama</w:t>
      </w:r>
      <w:r w:rsidRPr="0095734E">
        <w:rPr>
          <w:rFonts w:ascii="Times New Roman" w:hAnsi="Times New Roman" w:cs="Times New Roman"/>
          <w:sz w:val="24"/>
          <w:szCs w:val="24"/>
        </w:rPr>
        <w:t xml:space="preserve"> karena ‘framing’ bahwa AHY sedan</w:t>
      </w:r>
      <w:r>
        <w:rPr>
          <w:rFonts w:ascii="Times New Roman" w:hAnsi="Times New Roman" w:cs="Times New Roman"/>
          <w:sz w:val="24"/>
          <w:szCs w:val="24"/>
        </w:rPr>
        <w:t>g didzolimi</w:t>
      </w:r>
      <w:r w:rsidRPr="0095734E">
        <w:rPr>
          <w:rFonts w:ascii="Times New Roman" w:hAnsi="Times New Roman" w:cs="Times New Roman"/>
          <w:sz w:val="24"/>
          <w:szCs w:val="24"/>
        </w:rPr>
        <w:t xml:space="preserve">. </w:t>
      </w:r>
      <w:r>
        <w:rPr>
          <w:rFonts w:ascii="Times New Roman" w:hAnsi="Times New Roman" w:cs="Times New Roman"/>
          <w:sz w:val="24"/>
          <w:szCs w:val="24"/>
        </w:rPr>
        <w:t xml:space="preserve">Faktanya, menurut </w:t>
      </w:r>
      <w:r w:rsidRPr="0019211A">
        <w:rPr>
          <w:rFonts w:ascii="Times New Roman" w:hAnsi="Times New Roman" w:cs="Times New Roman"/>
          <w:i/>
          <w:sz w:val="24"/>
          <w:szCs w:val="24"/>
        </w:rPr>
        <w:t>survey</w:t>
      </w:r>
      <w:r>
        <w:rPr>
          <w:rFonts w:ascii="Times New Roman" w:hAnsi="Times New Roman" w:cs="Times New Roman"/>
          <w:sz w:val="24"/>
          <w:szCs w:val="24"/>
        </w:rPr>
        <w:t xml:space="preserve"> yang dilakukan pada 23-28 Mei 2021 dengan melibatkan 1.200 responden melalui </w:t>
      </w:r>
      <w:r>
        <w:rPr>
          <w:rFonts w:ascii="Times New Roman" w:hAnsi="Times New Roman" w:cs="Times New Roman"/>
          <w:i/>
          <w:sz w:val="24"/>
          <w:szCs w:val="24"/>
        </w:rPr>
        <w:t>telepolling</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suara untuk Partai Demokrat menjadi 85,4% dari sebelumnya 7,77% pada 2019. Adi Prayitno, Direktur Eksekutif Parameter Politik Indonesia yang menyelenggarakan </w:t>
      </w:r>
      <w:r>
        <w:rPr>
          <w:rFonts w:ascii="Times New Roman" w:hAnsi="Times New Roman" w:cs="Times New Roman"/>
          <w:i/>
          <w:sz w:val="24"/>
          <w:szCs w:val="24"/>
        </w:rPr>
        <w:t xml:space="preserve">survey </w:t>
      </w:r>
      <w:r>
        <w:rPr>
          <w:rFonts w:ascii="Times New Roman" w:hAnsi="Times New Roman" w:cs="Times New Roman"/>
          <w:sz w:val="24"/>
          <w:szCs w:val="24"/>
        </w:rPr>
        <w:t xml:space="preserve">lantas mengatakan bahwa hasil tersebut erat hubungannya dengan konflik Partai Demokrat dengan Moeldoko yang terjadi beberapa waktu sebelu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nindonesia.com/nasional/20210605141531-32-650711/survei-elektabilitas-demokrat-naik-diduga-efek-moeldoko","accessed":{"date-parts":[["2021","7","1"]]},"author":[{"dropping-particle":"","family":"chri/has/arh","given":"","non-dropping-particle":"","parse-names":false,"suffix":""}],"container-title":"cnnindonesia.com","id":"ITEM-1","issued":{"date-parts":[["2021"]]},"title":"Survei: Elektabilitas Demokrat Naik, Diduga Efek Moeldoko","type":"webpage"},"uris":["http://www.mendeley.com/documents/?uuid=1f1a6f21-5b98-4536-8286-0f550ae62d74"]}],"mendeley":{"formattedCitation":"(chri/has/arh, 2021)","plainTextFormattedCitation":"(chri/has/arh, 2021)","previouslyFormattedCitation":"(chri/has/arh, 2021)"},"properties":{"noteIndex":0},"schema":"https://github.com/citation-style-language/schema/raw/master/csl-citation.json"}</w:instrText>
      </w:r>
      <w:r>
        <w:rPr>
          <w:rFonts w:ascii="Times New Roman" w:hAnsi="Times New Roman" w:cs="Times New Roman"/>
          <w:sz w:val="24"/>
          <w:szCs w:val="24"/>
        </w:rPr>
        <w:fldChar w:fldCharType="separate"/>
      </w:r>
      <w:r w:rsidRPr="00FB6A4D">
        <w:rPr>
          <w:rFonts w:ascii="Times New Roman" w:hAnsi="Times New Roman" w:cs="Times New Roman"/>
          <w:noProof/>
          <w:sz w:val="24"/>
          <w:szCs w:val="24"/>
        </w:rPr>
        <w:t>(chri/has/ar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Pr="0095734E" w:rsidRDefault="004A1867" w:rsidP="008F3FA3">
      <w:pPr>
        <w:spacing w:after="0" w:line="240" w:lineRule="auto"/>
        <w:ind w:firstLine="720"/>
        <w:contextualSpacing/>
        <w:jc w:val="both"/>
        <w:rPr>
          <w:rFonts w:ascii="Times New Roman" w:hAnsi="Times New Roman" w:cs="Times New Roman"/>
          <w:sz w:val="24"/>
          <w:szCs w:val="24"/>
        </w:rPr>
      </w:pPr>
      <w:r w:rsidRPr="0095734E">
        <w:rPr>
          <w:rFonts w:ascii="Times New Roman" w:hAnsi="Times New Roman" w:cs="Times New Roman"/>
          <w:sz w:val="24"/>
          <w:szCs w:val="24"/>
        </w:rPr>
        <w:t xml:space="preserve">Keuntungan kedua, </w:t>
      </w:r>
      <w:r>
        <w:rPr>
          <w:rFonts w:ascii="Times New Roman" w:hAnsi="Times New Roman" w:cs="Times New Roman"/>
          <w:sz w:val="24"/>
          <w:szCs w:val="24"/>
        </w:rPr>
        <w:t>Partai Demokrat</w:t>
      </w:r>
      <w:r w:rsidRPr="0095734E">
        <w:rPr>
          <w:rFonts w:ascii="Times New Roman" w:hAnsi="Times New Roman" w:cs="Times New Roman"/>
          <w:sz w:val="24"/>
          <w:szCs w:val="24"/>
        </w:rPr>
        <w:t xml:space="preserve"> jadi lebih konsolidatif. </w:t>
      </w:r>
      <w:r>
        <w:rPr>
          <w:rFonts w:ascii="Times New Roman" w:hAnsi="Times New Roman" w:cs="Times New Roman"/>
          <w:sz w:val="24"/>
          <w:szCs w:val="24"/>
        </w:rPr>
        <w:t>K</w:t>
      </w:r>
      <w:r w:rsidRPr="0095734E">
        <w:rPr>
          <w:rFonts w:ascii="Times New Roman" w:hAnsi="Times New Roman" w:cs="Times New Roman"/>
          <w:sz w:val="24"/>
          <w:szCs w:val="24"/>
        </w:rPr>
        <w:t xml:space="preserve">erja-kerja politik </w:t>
      </w:r>
      <w:r>
        <w:rPr>
          <w:rFonts w:ascii="Times New Roman" w:hAnsi="Times New Roman" w:cs="Times New Roman"/>
          <w:sz w:val="24"/>
          <w:szCs w:val="24"/>
        </w:rPr>
        <w:t>Partai Demokrat</w:t>
      </w:r>
      <w:r w:rsidRPr="0095734E">
        <w:rPr>
          <w:rFonts w:ascii="Times New Roman" w:hAnsi="Times New Roman" w:cs="Times New Roman"/>
          <w:sz w:val="24"/>
          <w:szCs w:val="24"/>
        </w:rPr>
        <w:t xml:space="preserve"> di berbagai daerah</w:t>
      </w:r>
      <w:r>
        <w:rPr>
          <w:rFonts w:ascii="Times New Roman" w:hAnsi="Times New Roman" w:cs="Times New Roman"/>
          <w:sz w:val="24"/>
          <w:szCs w:val="24"/>
        </w:rPr>
        <w:t xml:space="preserve"> terbukti jadi semakin solid</w:t>
      </w:r>
      <w:r w:rsidRPr="0095734E">
        <w:rPr>
          <w:rFonts w:ascii="Times New Roman" w:hAnsi="Times New Roman" w:cs="Times New Roman"/>
          <w:sz w:val="24"/>
          <w:szCs w:val="24"/>
        </w:rPr>
        <w:t xml:space="preserve"> karena mendapat tantangan dar</w:t>
      </w:r>
      <w:r>
        <w:rPr>
          <w:rFonts w:ascii="Times New Roman" w:hAnsi="Times New Roman" w:cs="Times New Roman"/>
          <w:sz w:val="24"/>
          <w:szCs w:val="24"/>
        </w:rPr>
        <w:t>i kinerja politik kelompok KLB-DS yang dipimpin</w:t>
      </w:r>
      <w:r w:rsidRPr="0095734E">
        <w:rPr>
          <w:rFonts w:ascii="Times New Roman" w:hAnsi="Times New Roman" w:cs="Times New Roman"/>
          <w:sz w:val="24"/>
          <w:szCs w:val="24"/>
        </w:rPr>
        <w:t xml:space="preserve"> Moeldoko.</w:t>
      </w:r>
      <w:r>
        <w:rPr>
          <w:rFonts w:ascii="Times New Roman" w:hAnsi="Times New Roman" w:cs="Times New Roman"/>
          <w:sz w:val="24"/>
          <w:szCs w:val="24"/>
        </w:rPr>
        <w:t xml:space="preserve"> Puncaknya, AHY sampai memperoleh surat pernyataan kesetiaan dari demikian banyak kader kepada Partai Demokrat yang sedang dipimp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AHY Telah Terima Surat Pernyataan Kesetiaan Kader Partai Demokrat","accessed":{"date-parts":[["2021","7","1"]]},"author":[{"dropping-particle":"","family":"Paath","given":"Carlos KY","non-dropping-particle":"","parse-names":false,"suffix":""}],"container-title":"beritasatu.com","id":"ITEM-1","issued":{"date-parts":[["2021"]]},"title":"AHY Telah Terima Surat Pernyataan Kesetiaan Kader Partai Demokrat","type":"webpage"},"uris":["http://www.mendeley.com/documents/?uuid=f6f8cadc-251d-4902-8573-676971d7a3be"]}],"mendeley":{"formattedCitation":"(Paath, 2021)","plainTextFormattedCitation":"(Paath, 2021)","previouslyFormattedCitation":"(Paath, 2021)"},"properties":{"noteIndex":0},"schema":"https://github.com/citation-style-language/schema/raw/master/csl-citation.json"}</w:instrText>
      </w:r>
      <w:r>
        <w:rPr>
          <w:rFonts w:ascii="Times New Roman" w:hAnsi="Times New Roman" w:cs="Times New Roman"/>
          <w:sz w:val="24"/>
          <w:szCs w:val="24"/>
        </w:rPr>
        <w:fldChar w:fldCharType="separate"/>
      </w:r>
      <w:r w:rsidRPr="0004788F">
        <w:rPr>
          <w:rFonts w:ascii="Times New Roman" w:hAnsi="Times New Roman" w:cs="Times New Roman"/>
          <w:noProof/>
          <w:sz w:val="24"/>
          <w:szCs w:val="24"/>
        </w:rPr>
        <w:t>(Paath, 2021)</w:t>
      </w:r>
      <w:r>
        <w:rPr>
          <w:rFonts w:ascii="Times New Roman" w:hAnsi="Times New Roman" w:cs="Times New Roman"/>
          <w:sz w:val="24"/>
          <w:szCs w:val="24"/>
        </w:rPr>
        <w:fldChar w:fldCharType="end"/>
      </w:r>
      <w:r>
        <w:rPr>
          <w:rFonts w:ascii="Times New Roman" w:hAnsi="Times New Roman" w:cs="Times New Roman"/>
          <w:sz w:val="24"/>
          <w:szCs w:val="24"/>
        </w:rPr>
        <w:t>.</w:t>
      </w:r>
    </w:p>
    <w:p w:rsidR="004A1867" w:rsidRDefault="004A1867" w:rsidP="008F3FA3">
      <w:pPr>
        <w:spacing w:after="0" w:line="240" w:lineRule="auto"/>
        <w:contextualSpacing/>
        <w:jc w:val="both"/>
        <w:rPr>
          <w:rFonts w:ascii="Times New Roman" w:hAnsi="Times New Roman" w:cs="Times New Roman"/>
          <w:sz w:val="24"/>
          <w:szCs w:val="24"/>
        </w:rPr>
      </w:pPr>
      <w:r w:rsidRPr="0095734E">
        <w:rPr>
          <w:rFonts w:ascii="Times New Roman" w:hAnsi="Times New Roman" w:cs="Times New Roman"/>
          <w:sz w:val="24"/>
          <w:szCs w:val="24"/>
        </w:rPr>
        <w:tab/>
      </w:r>
      <w:r>
        <w:rPr>
          <w:rFonts w:ascii="Times New Roman" w:hAnsi="Times New Roman" w:cs="Times New Roman"/>
          <w:sz w:val="24"/>
          <w:szCs w:val="24"/>
        </w:rPr>
        <w:t>Sementara itu, k</w:t>
      </w:r>
      <w:r w:rsidRPr="0095734E">
        <w:rPr>
          <w:rFonts w:ascii="Times New Roman" w:hAnsi="Times New Roman" w:cs="Times New Roman"/>
          <w:sz w:val="24"/>
          <w:szCs w:val="24"/>
        </w:rPr>
        <w:t xml:space="preserve">erugian </w:t>
      </w:r>
      <w:r>
        <w:rPr>
          <w:rFonts w:ascii="Times New Roman" w:hAnsi="Times New Roman" w:cs="Times New Roman"/>
          <w:sz w:val="24"/>
          <w:szCs w:val="24"/>
        </w:rPr>
        <w:t>Partai Demokrat</w:t>
      </w:r>
      <w:r w:rsidRPr="0095734E">
        <w:rPr>
          <w:rFonts w:ascii="Times New Roman" w:hAnsi="Times New Roman" w:cs="Times New Roman"/>
          <w:sz w:val="24"/>
          <w:szCs w:val="24"/>
        </w:rPr>
        <w:t xml:space="preserve"> yang pertama adalah </w:t>
      </w:r>
      <w:r>
        <w:rPr>
          <w:rFonts w:ascii="Times New Roman" w:hAnsi="Times New Roman" w:cs="Times New Roman"/>
          <w:sz w:val="24"/>
          <w:szCs w:val="24"/>
        </w:rPr>
        <w:t xml:space="preserve">potensi buruknya hubungan politik dengan Pemerintahan Joko Widodo. Hal tersebut bisa terjadi karena Partai Demokrat sempat menyampaikan dugaan keterlibatan menteri Jokowi dalam kudeta yang terjad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nbcindonesia.com/news/20210201165053-4-220222/geger-ahy-tuding-menteri-jokowi-dukung-kudeta-partai-demokrat/2","accessed":{"date-parts":[["2021","7","3"]]},"author":[{"dropping-particle":"","family":"Asmara","given":"Chandra Gian","non-dropping-particle":"","parse-names":false,"suffix":""}],"container-title":"CNBC Indonesia","id":"ITEM-1","issued":{"date-parts":[["2021"]]},"title":"Geger AHY Tuding Menteri Jokowi Dukung Kudeta Partai Demokrat","type":"webpage"},"uris":["http://www.mendeley.com/documents/?uuid=7283016a-c9c6-427b-89c9-2c891c476dcd"]}],"mendeley":{"formattedCitation":"(Asmara, 2021)","plainTextFormattedCitation":"(Asmara, 2021)","previouslyFormattedCitation":"(Asmara, 2021)"},"properties":{"noteIndex":0},"schema":"https://github.com/citation-style-language/schema/raw/master/csl-citation.json"}</w:instrText>
      </w:r>
      <w:r>
        <w:rPr>
          <w:rFonts w:ascii="Times New Roman" w:hAnsi="Times New Roman" w:cs="Times New Roman"/>
          <w:sz w:val="24"/>
          <w:szCs w:val="24"/>
        </w:rPr>
        <w:fldChar w:fldCharType="separate"/>
      </w:r>
      <w:r w:rsidRPr="00AD05F8">
        <w:rPr>
          <w:rFonts w:ascii="Times New Roman" w:hAnsi="Times New Roman" w:cs="Times New Roman"/>
          <w:noProof/>
          <w:sz w:val="24"/>
          <w:szCs w:val="24"/>
        </w:rPr>
        <w:t>(Asmara, 2021)</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Meski akhirnya terbukti bahwa Moeldoko, anak buah Presiden Jokowi, memang terlibat, namun demikian, tidak ada bukti yang menunjukkan bahwa Presiden Jokowi terlibat.</w:t>
      </w:r>
      <w:r w:rsidRPr="0095734E">
        <w:rPr>
          <w:rFonts w:ascii="Times New Roman" w:hAnsi="Times New Roman" w:cs="Times New Roman"/>
          <w:sz w:val="24"/>
          <w:szCs w:val="24"/>
        </w:rPr>
        <w:t xml:space="preserve"> </w:t>
      </w:r>
      <w:r>
        <w:rPr>
          <w:rFonts w:ascii="Times New Roman" w:hAnsi="Times New Roman" w:cs="Times New Roman"/>
          <w:sz w:val="24"/>
          <w:szCs w:val="24"/>
        </w:rPr>
        <w:t>Peristiwa tersebut, lantas</w:t>
      </w:r>
      <w:r w:rsidRPr="0095734E">
        <w:rPr>
          <w:rFonts w:ascii="Times New Roman" w:hAnsi="Times New Roman" w:cs="Times New Roman"/>
          <w:sz w:val="24"/>
          <w:szCs w:val="24"/>
        </w:rPr>
        <w:t xml:space="preserve"> tercatat dalam sejarah sebagai ‘blunder’ politik yang tak semestinya terjad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edcom.id/nasional/politik/0kp48Mnk-surati-jokowi-ahy-disebut-blunder","accessed":{"date-parts":[["2021","7","1"]]},"author":[{"dropping-particle":"","family":"UWA","given":"","non-dropping-particle":"","parse-names":false,"suffix":""}],"container-title":"medcom.id","id":"ITEM-1","issued":{"date-parts":[["2021"]]},"title":"Surati Jokowi, AHY Disebut Blunder","type":"webpage"},"uris":["http://www.mendeley.com/documents/?uuid=8ef583aa-3eb0-43f2-906d-781e2f460b1f"]}],"mendeley":{"formattedCitation":"(UWA, 2021)","plainTextFormattedCitation":"(UWA, 2021)","previouslyFormattedCitation":"(UWA, 2021)"},"properties":{"noteIndex":0},"schema":"https://github.com/citation-style-language/schema/raw/master/csl-citation.json"}</w:instrText>
      </w:r>
      <w:r>
        <w:rPr>
          <w:rFonts w:ascii="Times New Roman" w:hAnsi="Times New Roman" w:cs="Times New Roman"/>
          <w:sz w:val="24"/>
          <w:szCs w:val="24"/>
        </w:rPr>
        <w:fldChar w:fldCharType="separate"/>
      </w:r>
      <w:r w:rsidRPr="0004788F">
        <w:rPr>
          <w:rFonts w:ascii="Times New Roman" w:hAnsi="Times New Roman" w:cs="Times New Roman"/>
          <w:noProof/>
          <w:sz w:val="24"/>
          <w:szCs w:val="24"/>
        </w:rPr>
        <w:t>(UWA, 2021)</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Konsekuensinya, sebagaimana ditegaskan oleh Karyono Wibowo, Direktur Eksekutif Indonesia Public Institute (IPI), SBY sampai harus menyampaikan pidato khusus yang disinyalir untuk memberi klarifikasi atas blunder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sindonews.com/read/349318/12/pernyataan-sby-dinilai-klarifikasi-blunder-ahy-yang-catut-nama-jokowi-1614484941","accessed":{"date-parts":[["2021","7","1"]]},"author":[{"dropping-particle":"","family":"Rakhmatulloh","given":"","non-dropping-particle":"","parse-names":false,"suffix":""}],"container-title":"nasional.sindonews.com","id":"ITEM-1","issued":{"date-parts":[["2021"]]},"title":"Pernyataan SBY Dinilai Klarifikasi 'Blunder AHY' yang Catut Nama Jokowi","type":"webpage"},"uris":["http://www.mendeley.com/documents/?uuid=2b88268a-2fc1-49b6-8d79-049827626116"]}],"mendeley":{"formattedCitation":"(Rakhmatulloh, 2021)","plainTextFormattedCitation":"(Rakhmatulloh, 2021)","previouslyFormattedCitation":"(Rakhmatulloh, 2021)"},"properties":{"noteIndex":0},"schema":"https://github.com/citation-style-language/schema/raw/master/csl-citation.json"}</w:instrText>
      </w:r>
      <w:r>
        <w:rPr>
          <w:rFonts w:ascii="Times New Roman" w:hAnsi="Times New Roman" w:cs="Times New Roman"/>
          <w:sz w:val="24"/>
          <w:szCs w:val="24"/>
        </w:rPr>
        <w:fldChar w:fldCharType="separate"/>
      </w:r>
      <w:r w:rsidRPr="0004788F">
        <w:rPr>
          <w:rFonts w:ascii="Times New Roman" w:hAnsi="Times New Roman" w:cs="Times New Roman"/>
          <w:noProof/>
          <w:sz w:val="24"/>
          <w:szCs w:val="24"/>
        </w:rPr>
        <w:t>(Rakhmatullo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Sedangkan k</w:t>
      </w:r>
      <w:r w:rsidRPr="0095734E">
        <w:rPr>
          <w:rFonts w:ascii="Times New Roman" w:hAnsi="Times New Roman" w:cs="Times New Roman"/>
          <w:sz w:val="24"/>
          <w:szCs w:val="24"/>
        </w:rPr>
        <w:t xml:space="preserve">erugian </w:t>
      </w:r>
      <w:r>
        <w:rPr>
          <w:rFonts w:ascii="Times New Roman" w:hAnsi="Times New Roman" w:cs="Times New Roman"/>
          <w:sz w:val="24"/>
          <w:szCs w:val="24"/>
        </w:rPr>
        <w:t>Partai Demokrat</w:t>
      </w:r>
      <w:r w:rsidRPr="0095734E">
        <w:rPr>
          <w:rFonts w:ascii="Times New Roman" w:hAnsi="Times New Roman" w:cs="Times New Roman"/>
          <w:sz w:val="24"/>
          <w:szCs w:val="24"/>
        </w:rPr>
        <w:t xml:space="preserve"> yang kedua adalah </w:t>
      </w:r>
      <w:r>
        <w:rPr>
          <w:rFonts w:ascii="Times New Roman" w:hAnsi="Times New Roman" w:cs="Times New Roman"/>
          <w:sz w:val="24"/>
          <w:szCs w:val="24"/>
        </w:rPr>
        <w:t xml:space="preserve">masih terlihatnya </w:t>
      </w:r>
      <w:r w:rsidRPr="0095734E">
        <w:rPr>
          <w:rFonts w:ascii="Times New Roman" w:hAnsi="Times New Roman" w:cs="Times New Roman"/>
          <w:sz w:val="24"/>
          <w:szCs w:val="24"/>
        </w:rPr>
        <w:t xml:space="preserve">dominasi </w:t>
      </w:r>
      <w:r>
        <w:rPr>
          <w:rFonts w:ascii="Times New Roman" w:hAnsi="Times New Roman" w:cs="Times New Roman"/>
          <w:sz w:val="24"/>
          <w:szCs w:val="24"/>
        </w:rPr>
        <w:t>SBY</w:t>
      </w:r>
      <w:r w:rsidRPr="0095734E">
        <w:rPr>
          <w:rFonts w:ascii="Times New Roman" w:hAnsi="Times New Roman" w:cs="Times New Roman"/>
          <w:sz w:val="24"/>
          <w:szCs w:val="24"/>
        </w:rPr>
        <w:t xml:space="preserve"> sebagai pemimpin strategis partai</w:t>
      </w:r>
      <w:r>
        <w:rPr>
          <w:rFonts w:ascii="Times New Roman" w:hAnsi="Times New Roman" w:cs="Times New Roman"/>
          <w:sz w:val="24"/>
          <w:szCs w:val="24"/>
        </w:rPr>
        <w:t xml:space="preserve"> meski hanya di</w:t>
      </w:r>
      <w:r w:rsidRPr="0095734E">
        <w:rPr>
          <w:rFonts w:ascii="Times New Roman" w:hAnsi="Times New Roman" w:cs="Times New Roman"/>
          <w:sz w:val="24"/>
          <w:szCs w:val="24"/>
        </w:rPr>
        <w:t xml:space="preserve"> balik l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asional.sindonews.com/read/350140/12/politikus-demokrat-tanpa-pak-sby-tak-akan-eksis-partai-ini-1614564182","accessed":{"date-parts":[["2021","7","1"]]},"author":[{"dropping-particle":"","family":"Prawira","given":"Adam","non-dropping-particle":"","parse-names":false,"suffix":""}],"container-title":"nasional.sindonews.com","id":"ITEM-1","issued":{"date-parts":[["2021"]]},"title":"Politikus Demokrat: Tanpa Pak SBY, Tak Akan Eksis Partai Ini","type":"webpage"},"uris":["http://www.mendeley.com/documents/?uuid=50a92bcd-3f27-4e25-8c3c-a1097a51b3ac"]}],"mendeley":{"formattedCitation":"(Prawira, 2021)","plainTextFormattedCitation":"(Prawira, 2021)","previouslyFormattedCitation":"(Prawira, 2021)"},"properties":{"noteIndex":0},"schema":"https://github.com/citation-style-language/schema/raw/master/csl-citation.json"}</w:instrText>
      </w:r>
      <w:r>
        <w:rPr>
          <w:rFonts w:ascii="Times New Roman" w:hAnsi="Times New Roman" w:cs="Times New Roman"/>
          <w:sz w:val="24"/>
          <w:szCs w:val="24"/>
        </w:rPr>
        <w:fldChar w:fldCharType="separate"/>
      </w:r>
      <w:r w:rsidRPr="0004788F">
        <w:rPr>
          <w:rFonts w:ascii="Times New Roman" w:hAnsi="Times New Roman" w:cs="Times New Roman"/>
          <w:noProof/>
          <w:sz w:val="24"/>
          <w:szCs w:val="24"/>
        </w:rPr>
        <w:t>(Prawira, 2021)</w:t>
      </w:r>
      <w:r>
        <w:rPr>
          <w:rFonts w:ascii="Times New Roman" w:hAnsi="Times New Roman" w:cs="Times New Roman"/>
          <w:sz w:val="24"/>
          <w:szCs w:val="24"/>
        </w:rPr>
        <w:fldChar w:fldCharType="end"/>
      </w:r>
      <w:r w:rsidRPr="0095734E">
        <w:rPr>
          <w:rFonts w:ascii="Times New Roman" w:hAnsi="Times New Roman" w:cs="Times New Roman"/>
          <w:sz w:val="24"/>
          <w:szCs w:val="24"/>
        </w:rPr>
        <w:t>.</w:t>
      </w:r>
      <w:r>
        <w:rPr>
          <w:rFonts w:ascii="Times New Roman" w:hAnsi="Times New Roman" w:cs="Times New Roman"/>
          <w:sz w:val="24"/>
          <w:szCs w:val="24"/>
        </w:rPr>
        <w:t xml:space="preserve"> Karena faktor SBY itu pula,</w:t>
      </w:r>
      <w:r w:rsidRPr="0095734E">
        <w:rPr>
          <w:rFonts w:ascii="Times New Roman" w:hAnsi="Times New Roman" w:cs="Times New Roman"/>
          <w:sz w:val="24"/>
          <w:szCs w:val="24"/>
        </w:rPr>
        <w:t xml:space="preserve"> </w:t>
      </w:r>
      <w:r>
        <w:rPr>
          <w:rFonts w:ascii="Times New Roman" w:hAnsi="Times New Roman" w:cs="Times New Roman"/>
          <w:sz w:val="24"/>
          <w:szCs w:val="24"/>
        </w:rPr>
        <w:t>tuduhan kelompok KLB-DS bahwa Demokrat dijalankan oleh dinasti Yudhoyono</w:t>
      </w:r>
      <w:r w:rsidRPr="0095734E">
        <w:rPr>
          <w:rFonts w:ascii="Times New Roman" w:hAnsi="Times New Roman" w:cs="Times New Roman"/>
          <w:sz w:val="24"/>
          <w:szCs w:val="24"/>
        </w:rPr>
        <w:t xml:space="preserve"> menjadi terdengar logis. Jika tidak diantisipasi dengan baik, sudah tentu persoalan ini </w:t>
      </w:r>
      <w:r>
        <w:rPr>
          <w:rFonts w:ascii="Times New Roman" w:hAnsi="Times New Roman" w:cs="Times New Roman"/>
          <w:sz w:val="24"/>
          <w:szCs w:val="24"/>
        </w:rPr>
        <w:t>akan menyulitkan Partai Demokrat yang</w:t>
      </w:r>
      <w:r w:rsidRPr="0095734E">
        <w:rPr>
          <w:rFonts w:ascii="Times New Roman" w:hAnsi="Times New Roman" w:cs="Times New Roman"/>
          <w:sz w:val="24"/>
          <w:szCs w:val="24"/>
        </w:rPr>
        <w:t xml:space="preserve"> masih harus berjuang untuk</w:t>
      </w:r>
      <w:r>
        <w:rPr>
          <w:rFonts w:ascii="Times New Roman" w:hAnsi="Times New Roman" w:cs="Times New Roman"/>
          <w:sz w:val="24"/>
          <w:szCs w:val="24"/>
        </w:rPr>
        <w:t xml:space="preserve"> memenangkan pemilihan umum (Pemilu) 2024 mendatang</w:t>
      </w:r>
      <w:r w:rsidRPr="0095734E">
        <w:rPr>
          <w:rFonts w:ascii="Times New Roman" w:hAnsi="Times New Roman" w:cs="Times New Roman"/>
          <w:sz w:val="24"/>
          <w:szCs w:val="24"/>
        </w:rPr>
        <w:t>.</w:t>
      </w:r>
      <w:r>
        <w:rPr>
          <w:rFonts w:ascii="Times New Roman" w:hAnsi="Times New Roman" w:cs="Times New Roman"/>
          <w:sz w:val="24"/>
          <w:szCs w:val="24"/>
        </w:rPr>
        <w:t xml:space="preserve"> Apalagi karena, sebagaimana diketahui, isu dinasti adalah isu yang mudah dimainkan untuk menjatuhkan lawan. Rilis </w:t>
      </w:r>
      <w:r>
        <w:rPr>
          <w:rFonts w:ascii="Times New Roman" w:hAnsi="Times New Roman" w:cs="Times New Roman"/>
          <w:i/>
          <w:sz w:val="24"/>
          <w:szCs w:val="24"/>
        </w:rPr>
        <w:t xml:space="preserve">survey </w:t>
      </w:r>
      <w:r>
        <w:rPr>
          <w:rFonts w:ascii="Times New Roman" w:hAnsi="Times New Roman" w:cs="Times New Roman"/>
          <w:sz w:val="24"/>
          <w:szCs w:val="24"/>
        </w:rPr>
        <w:t xml:space="preserve">(LSI) Denny JA pada Pilgub Kalimantan Barat (Kalbar) 2018 yang menempatkan Karolin sebagai titik lemah bisa menjadi bukti. Sebagaimana diketahui, Karolin adalah anak dari Cornelis, Gubernur Kalbar sebelumnya. Faktanya, 51% pemilih dalam </w:t>
      </w:r>
      <w:r>
        <w:rPr>
          <w:rFonts w:ascii="Times New Roman" w:hAnsi="Times New Roman" w:cs="Times New Roman"/>
          <w:i/>
          <w:sz w:val="24"/>
          <w:szCs w:val="24"/>
        </w:rPr>
        <w:t xml:space="preserve">survey </w:t>
      </w:r>
      <w:r>
        <w:rPr>
          <w:rFonts w:ascii="Times New Roman" w:hAnsi="Times New Roman" w:cs="Times New Roman"/>
          <w:sz w:val="24"/>
          <w:szCs w:val="24"/>
        </w:rPr>
        <w:t xml:space="preserve">tersebut menolak dinasti. Atau kekalahan pasangan Dodi-Giri di Pemilihan Kepala Daerah (Pilkada) Sumatera Selatan (Sumsel) karena hanya memperoleh 32,10% saja. Dodi adalah anak dari Alex Noerdin, Gubernur Sumatera Selatan sebelumnya, dan Giri adalah keponakan Megawati Soekarnoputri, ketua umum PDI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ews.detik.com/berita/d-4088069/kekalahan-pdip-antara-politik-dinasti-dan-skandal-korupsi","accessed":{"date-parts":[["2021","7","3"]]},"author":[{"dropping-particle":"","family":"Sudrajat","given":"","non-dropping-particle":"","parse-names":false,"suffix":""}],"container-title":"detik.com","id":"ITEM-1","issued":{"date-parts":[["2018"]]},"title":"Kekalahan PDIP, Antara Politik Dinasti dan Skandal Korupsi","type":"webpage"},"uris":["http://www.mendeley.com/documents/?uuid=366e3b94-0085-46d2-a5f0-f919bc7aff00"]}],"mendeley":{"formattedCitation":"(Sudrajat, 2018)","plainTextFormattedCitation":"(Sudrajat, 2018)","previouslyFormattedCitation":"(Sudrajat, 2018)"},"properties":{"noteIndex":0},"schema":"https://github.com/citation-style-language/schema/raw/master/csl-citation.json"}</w:instrText>
      </w:r>
      <w:r>
        <w:rPr>
          <w:rFonts w:ascii="Times New Roman" w:hAnsi="Times New Roman" w:cs="Times New Roman"/>
          <w:sz w:val="24"/>
          <w:szCs w:val="24"/>
        </w:rPr>
        <w:fldChar w:fldCharType="separate"/>
      </w:r>
      <w:r w:rsidRPr="001B0B32">
        <w:rPr>
          <w:rFonts w:ascii="Times New Roman" w:hAnsi="Times New Roman" w:cs="Times New Roman"/>
          <w:noProof/>
          <w:sz w:val="24"/>
          <w:szCs w:val="24"/>
        </w:rPr>
        <w:t>(Sudrajat, 2018)</w:t>
      </w:r>
      <w:r>
        <w:rPr>
          <w:rFonts w:ascii="Times New Roman" w:hAnsi="Times New Roman" w:cs="Times New Roman"/>
          <w:sz w:val="24"/>
          <w:szCs w:val="24"/>
        </w:rPr>
        <w:fldChar w:fldCharType="end"/>
      </w:r>
      <w:r>
        <w:rPr>
          <w:rFonts w:ascii="Times New Roman" w:hAnsi="Times New Roman" w:cs="Times New Roman"/>
          <w:sz w:val="24"/>
          <w:szCs w:val="24"/>
        </w:rPr>
        <w:t>.</w:t>
      </w:r>
    </w:p>
    <w:p w:rsidR="000B00D6" w:rsidRDefault="000B00D6" w:rsidP="008F3FA3">
      <w:pPr>
        <w:spacing w:after="0" w:line="240" w:lineRule="auto"/>
        <w:contextualSpacing/>
        <w:jc w:val="both"/>
        <w:rPr>
          <w:rFonts w:ascii="Times New Roman" w:hAnsi="Times New Roman" w:cs="Times New Roman"/>
          <w:b/>
          <w:sz w:val="24"/>
          <w:szCs w:val="24"/>
        </w:rPr>
      </w:pPr>
    </w:p>
    <w:p w:rsidR="004A1867" w:rsidRPr="000B00D6" w:rsidRDefault="004A1867" w:rsidP="008F3FA3">
      <w:pPr>
        <w:spacing w:after="0" w:line="240" w:lineRule="auto"/>
        <w:contextualSpacing/>
        <w:jc w:val="both"/>
        <w:rPr>
          <w:rFonts w:ascii="Times New Roman" w:hAnsi="Times New Roman" w:cs="Times New Roman"/>
          <w:sz w:val="24"/>
          <w:szCs w:val="24"/>
        </w:rPr>
      </w:pPr>
      <w:r w:rsidRPr="000B00D6">
        <w:rPr>
          <w:rFonts w:ascii="Times New Roman" w:hAnsi="Times New Roman" w:cs="Times New Roman"/>
          <w:b/>
          <w:sz w:val="24"/>
          <w:szCs w:val="24"/>
        </w:rPr>
        <w:t>Untung Rugi KLB-DS</w:t>
      </w:r>
    </w:p>
    <w:p w:rsidR="004A1867"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Faktanya, Partai Demokrat memang memiliki ketua umum berbasis pertalian keluarga. Dari yang sebelumnya dipimpin oleh SBY (ayah), lalu kini dipimpin oleh AHY (anak). Padahal, dinasti, bagaimanapun juga, adalah isu sensitif bagi diskursus demokrasi. Politik dinasti meningkatkan kekhawatiran bahwa aspek kompetensi dalam proses pengisian jabatan publik akan dikalahkan oleh hubungan pertalian keluarga. ‘Tolak dinasti’ lantas menjadi isu kolektif yang berusaha untuk dihilangkan dalam praktik demokrasi di Indonesia karena dianggap menghambat saluran politik secara umum (anti-demokrasi).</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Ketika KLB-DS muncul dan mulai diperbincangkan secara luas, tolak dinasti jadi ikut diperbincangkan secara luas. Seolah-olah, KLB-DS mewakili lebih banyak entitas di luar faksionalisme yang terjadi, yang berkepentingan untuk menghilangkan dinasti. KLB-DS, oleh karenanya, memperoleh perhatian publik karena berhasil melempar wacana “anti dinasti” tersebut kepada Partai Demokrat, salahsatu partai berpengaruh di Indonesia. Ini adalah keuntungan KLB-DS, yang mestinya bisa dimanfaatkan.</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amun demikian, di saat yang sama, KLB-DS juga dicap sebagai pihak yang mencederai demokrasi. Anggapan tersebut muncul karena proses pengambil alihan paksa kepemimpinan Partai Demokrat dari AHY tidak dilakukan melalui cara-cara prosedural. Sebaliknya, melalui pemaksaan penyelenggaraan KLB. Seolah-olah, semua cara dilakukan untuk mengambil alih kekuas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eritasatu.com/politik/755711/lp3es-klb-demokrat-refleksi-dari-kemunduran-demokrasi","accessed":{"date-parts":[["2021","7","3"]]},"author":[{"dropping-particle":"","family":"Sukoyo","given":"Yeremia","non-dropping-particle":"","parse-names":false,"suffix":""}],"container-title":"beritasatu.com","id":"ITEM-1","issued":{"date-parts":[["2021"]]},"title":"LP3ES: KLB Demokrat Refleksi dari Kemunduran Demokrasi","type":"webpage"},"uris":["http://www.mendeley.com/documents/?uuid=93e1b6a4-1152-41a7-a9d7-01d891fb71ba"]}],"mendeley":{"formattedCitation":"(Sukoyo, 2021)","plainTextFormattedCitation":"(Sukoyo, 2021)","previouslyFormattedCitation":"(Sukoyo, 2021)"},"properties":{"noteIndex":0},"schema":"https://github.com/citation-style-language/schema/raw/master/csl-citation.json"}</w:instrText>
      </w:r>
      <w:r>
        <w:rPr>
          <w:rFonts w:ascii="Times New Roman" w:hAnsi="Times New Roman" w:cs="Times New Roman"/>
          <w:sz w:val="24"/>
          <w:szCs w:val="24"/>
        </w:rPr>
        <w:fldChar w:fldCharType="separate"/>
      </w:r>
      <w:r w:rsidRPr="00673BC5">
        <w:rPr>
          <w:rFonts w:ascii="Times New Roman" w:hAnsi="Times New Roman" w:cs="Times New Roman"/>
          <w:noProof/>
          <w:sz w:val="24"/>
          <w:szCs w:val="24"/>
        </w:rPr>
        <w:t>(Sukoyo, 2021)</w:t>
      </w:r>
      <w:r>
        <w:rPr>
          <w:rFonts w:ascii="Times New Roman" w:hAnsi="Times New Roman" w:cs="Times New Roman"/>
          <w:sz w:val="24"/>
          <w:szCs w:val="24"/>
        </w:rPr>
        <w:fldChar w:fldCharType="end"/>
      </w:r>
      <w:r>
        <w:rPr>
          <w:rFonts w:ascii="Times New Roman" w:hAnsi="Times New Roman" w:cs="Times New Roman"/>
          <w:sz w:val="24"/>
          <w:szCs w:val="24"/>
        </w:rPr>
        <w:t>. Anggapan tersebut tentu menjadi kerugian bagi KLB-DS.</w:t>
      </w:r>
    </w:p>
    <w:p w:rsidR="004A1867" w:rsidRDefault="004A1867" w:rsidP="008F3FA3">
      <w:pPr>
        <w:spacing w:after="0" w:line="240" w:lineRule="auto"/>
        <w:contextualSpacing/>
        <w:jc w:val="both"/>
        <w:rPr>
          <w:rFonts w:ascii="Times New Roman" w:hAnsi="Times New Roman" w:cs="Times New Roman"/>
          <w:sz w:val="24"/>
          <w:szCs w:val="24"/>
        </w:rPr>
      </w:pPr>
    </w:p>
    <w:p w:rsidR="004A1867" w:rsidRDefault="004A1867"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Faksionalisme Sebagai Isu Personal</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Hal lain yang tidak kalah penting untuk dianalisis adalah mengenai cara memandang faksionalisme. Faktanya, media, lantas memilih perseteruan antara Puan dan Ganjar, juga antara AHY dan Moeldoko, </w:t>
      </w:r>
      <w:r w:rsidRPr="0095734E">
        <w:rPr>
          <w:rFonts w:ascii="Times New Roman" w:hAnsi="Times New Roman" w:cs="Times New Roman"/>
          <w:sz w:val="24"/>
          <w:szCs w:val="24"/>
        </w:rPr>
        <w:t xml:space="preserve">sebagai isu utama. </w:t>
      </w:r>
      <w:r>
        <w:rPr>
          <w:rFonts w:ascii="Times New Roman" w:hAnsi="Times New Roman" w:cs="Times New Roman"/>
          <w:sz w:val="24"/>
          <w:szCs w:val="24"/>
        </w:rPr>
        <w:t>Situasi ini menunjukkan bahwa, sampai pada batas tertentu, faksionalisme berbasis aktor justru</w:t>
      </w:r>
      <w:r w:rsidRPr="0095734E">
        <w:rPr>
          <w:rFonts w:ascii="Times New Roman" w:hAnsi="Times New Roman" w:cs="Times New Roman"/>
          <w:sz w:val="24"/>
          <w:szCs w:val="24"/>
        </w:rPr>
        <w:t xml:space="preserve"> dibicarakan secara lebih agresif </w:t>
      </w:r>
      <w:r>
        <w:rPr>
          <w:rFonts w:ascii="Times New Roman" w:hAnsi="Times New Roman" w:cs="Times New Roman"/>
          <w:sz w:val="24"/>
          <w:szCs w:val="24"/>
        </w:rPr>
        <w:t>daripada faksionalisme berbasis organisasi</w:t>
      </w:r>
      <w:r w:rsidRPr="0095734E">
        <w:rPr>
          <w:rFonts w:ascii="Times New Roman" w:hAnsi="Times New Roman" w:cs="Times New Roman"/>
          <w:sz w:val="24"/>
          <w:szCs w:val="24"/>
        </w:rPr>
        <w:t>.</w:t>
      </w:r>
      <w:r>
        <w:rPr>
          <w:rFonts w:ascii="Times New Roman" w:hAnsi="Times New Roman" w:cs="Times New Roman"/>
          <w:sz w:val="24"/>
          <w:szCs w:val="24"/>
        </w:rPr>
        <w:t xml:space="preserve">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i satu sisi, memang benar bahwa faksionalisme adalah konflik antar faksi di mana, sebagaimana disampaikan Zariski, faksi akan selalu bekerja di bawah hegemoni aktor. Sehingga benar bahwa faksionalisme akan selalu mempertentangkan aktor. Namun demikian, aktor adalah bagian inheren dari partai politik sebagai sebuah institusi. Mestinya, faksionalisme juga dipandang sebagai hasil dari kegagalan partai dalam mengutuhkan institusionalisasi.  </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M</w:t>
      </w:r>
      <w:r w:rsidRPr="0095734E">
        <w:rPr>
          <w:rFonts w:ascii="Times New Roman" w:hAnsi="Times New Roman" w:cs="Times New Roman"/>
          <w:sz w:val="24"/>
          <w:szCs w:val="24"/>
        </w:rPr>
        <w:t>edia</w:t>
      </w:r>
      <w:r>
        <w:rPr>
          <w:rFonts w:ascii="Times New Roman" w:hAnsi="Times New Roman" w:cs="Times New Roman"/>
          <w:sz w:val="24"/>
          <w:szCs w:val="24"/>
        </w:rPr>
        <w:t>, oleh karenanya, berperan untuk menentukan bingkai dalam membaca</w:t>
      </w:r>
      <w:r w:rsidRPr="0095734E">
        <w:rPr>
          <w:rFonts w:ascii="Times New Roman" w:hAnsi="Times New Roman" w:cs="Times New Roman"/>
          <w:sz w:val="24"/>
          <w:szCs w:val="24"/>
        </w:rPr>
        <w:t xml:space="preserve"> faksionalisme</w:t>
      </w:r>
      <w:r>
        <w:rPr>
          <w:rFonts w:ascii="Times New Roman" w:hAnsi="Times New Roman" w:cs="Times New Roman"/>
          <w:sz w:val="24"/>
          <w:szCs w:val="24"/>
        </w:rPr>
        <w:t>. Dari yang sebetulnya juga bisa dibaca sebagai</w:t>
      </w:r>
      <w:r w:rsidRPr="0095734E">
        <w:rPr>
          <w:rFonts w:ascii="Times New Roman" w:hAnsi="Times New Roman" w:cs="Times New Roman"/>
          <w:sz w:val="24"/>
          <w:szCs w:val="24"/>
        </w:rPr>
        <w:t xml:space="preserve"> kegagalan institusional, menjadi</w:t>
      </w:r>
      <w:r>
        <w:rPr>
          <w:rFonts w:ascii="Times New Roman" w:hAnsi="Times New Roman" w:cs="Times New Roman"/>
          <w:sz w:val="24"/>
          <w:szCs w:val="24"/>
        </w:rPr>
        <w:t xml:space="preserve"> hanya konflik personal antar aktor</w:t>
      </w:r>
      <w:r w:rsidRPr="0095734E">
        <w:rPr>
          <w:rFonts w:ascii="Times New Roman" w:hAnsi="Times New Roman" w:cs="Times New Roman"/>
          <w:sz w:val="24"/>
          <w:szCs w:val="24"/>
        </w:rPr>
        <w:t xml:space="preserve"> penting di dalamnya.</w:t>
      </w:r>
    </w:p>
    <w:p w:rsidR="004A1867" w:rsidRPr="00970EFA" w:rsidRDefault="004A1867" w:rsidP="008F3FA3">
      <w:pPr>
        <w:spacing w:after="0" w:line="240" w:lineRule="auto"/>
        <w:contextualSpacing/>
        <w:jc w:val="both"/>
        <w:rPr>
          <w:rFonts w:ascii="Times New Roman" w:hAnsi="Times New Roman" w:cs="Times New Roman"/>
          <w:b/>
          <w:sz w:val="24"/>
          <w:szCs w:val="24"/>
        </w:rPr>
      </w:pPr>
    </w:p>
    <w:p w:rsidR="004A1867" w:rsidRPr="0095734E" w:rsidRDefault="000B00D6" w:rsidP="008F3FA3">
      <w:pPr>
        <w:spacing w:after="0" w:line="240" w:lineRule="auto"/>
        <w:contextualSpacing/>
        <w:jc w:val="both"/>
        <w:rPr>
          <w:rFonts w:ascii="Times New Roman" w:hAnsi="Times New Roman" w:cs="Times New Roman"/>
          <w:b/>
          <w:sz w:val="24"/>
          <w:szCs w:val="24"/>
        </w:rPr>
      </w:pPr>
      <w:r w:rsidRPr="0095734E">
        <w:rPr>
          <w:rFonts w:ascii="Times New Roman" w:hAnsi="Times New Roman" w:cs="Times New Roman"/>
          <w:b/>
          <w:sz w:val="24"/>
          <w:szCs w:val="24"/>
        </w:rPr>
        <w:t>SIMPULAN</w:t>
      </w:r>
    </w:p>
    <w:p w:rsidR="004A1867" w:rsidRDefault="004A1867" w:rsidP="008F3FA3">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enelitian ini, dengan demikian, sudah menjawab rumusan masalahnya. Melalui ulasan-ulasan kritis pada bagian pembahasan, muncul beberapa kesimpulan. </w:t>
      </w:r>
      <w:r w:rsidRPr="0095734E">
        <w:rPr>
          <w:rFonts w:ascii="Times New Roman" w:hAnsi="Times New Roman" w:cs="Times New Roman"/>
          <w:sz w:val="24"/>
          <w:szCs w:val="24"/>
        </w:rPr>
        <w:t xml:space="preserve">Pertama, bahwa </w:t>
      </w:r>
      <w:r>
        <w:rPr>
          <w:rFonts w:ascii="Times New Roman" w:hAnsi="Times New Roman" w:cs="Times New Roman"/>
          <w:sz w:val="24"/>
          <w:szCs w:val="24"/>
        </w:rPr>
        <w:t xml:space="preserve">konflik </w:t>
      </w:r>
      <w:r w:rsidRPr="0095734E">
        <w:rPr>
          <w:rFonts w:ascii="Times New Roman" w:hAnsi="Times New Roman" w:cs="Times New Roman"/>
          <w:sz w:val="24"/>
          <w:szCs w:val="24"/>
        </w:rPr>
        <w:t>yang terjadi</w:t>
      </w:r>
      <w:r>
        <w:rPr>
          <w:rFonts w:ascii="Times New Roman" w:hAnsi="Times New Roman" w:cs="Times New Roman"/>
          <w:sz w:val="24"/>
          <w:szCs w:val="24"/>
        </w:rPr>
        <w:t xml:space="preserve"> antara Ganjar-PDIP dan Partai Demokrat-KLB-DS</w:t>
      </w:r>
      <w:r w:rsidRPr="0095734E">
        <w:rPr>
          <w:rFonts w:ascii="Times New Roman" w:hAnsi="Times New Roman" w:cs="Times New Roman"/>
          <w:sz w:val="24"/>
          <w:szCs w:val="24"/>
        </w:rPr>
        <w:t xml:space="preserve"> memang memenuhi syarat untuk disebut sebagai faksionalisme. Kedua, perbed</w:t>
      </w:r>
      <w:r>
        <w:rPr>
          <w:rFonts w:ascii="Times New Roman" w:hAnsi="Times New Roman" w:cs="Times New Roman"/>
          <w:sz w:val="24"/>
          <w:szCs w:val="24"/>
        </w:rPr>
        <w:t>aan keduanya terletak pada aktor pemicunya</w:t>
      </w:r>
      <w:r w:rsidRPr="0095734E">
        <w:rPr>
          <w:rFonts w:ascii="Times New Roman" w:hAnsi="Times New Roman" w:cs="Times New Roman"/>
          <w:sz w:val="24"/>
          <w:szCs w:val="24"/>
        </w:rPr>
        <w:t xml:space="preserve">. </w:t>
      </w:r>
      <w:r>
        <w:rPr>
          <w:rFonts w:ascii="Times New Roman" w:hAnsi="Times New Roman" w:cs="Times New Roman"/>
          <w:sz w:val="24"/>
          <w:szCs w:val="24"/>
        </w:rPr>
        <w:t>Ganjar-PDIP</w:t>
      </w:r>
      <w:r w:rsidRPr="0095734E">
        <w:rPr>
          <w:rFonts w:ascii="Times New Roman" w:hAnsi="Times New Roman" w:cs="Times New Roman"/>
          <w:sz w:val="24"/>
          <w:szCs w:val="24"/>
        </w:rPr>
        <w:t xml:space="preserve"> mengakomodasi terjadinya faksionalisme yang dipicu oleh persoalan internal</w:t>
      </w:r>
      <w:r>
        <w:rPr>
          <w:rFonts w:ascii="Times New Roman" w:hAnsi="Times New Roman" w:cs="Times New Roman"/>
          <w:sz w:val="24"/>
          <w:szCs w:val="24"/>
        </w:rPr>
        <w:t xml:space="preserve"> oleh aktor-aktor internal</w:t>
      </w:r>
      <w:r w:rsidRPr="0095734E">
        <w:rPr>
          <w:rFonts w:ascii="Times New Roman" w:hAnsi="Times New Roman" w:cs="Times New Roman"/>
          <w:sz w:val="24"/>
          <w:szCs w:val="24"/>
        </w:rPr>
        <w:t xml:space="preserve">. Sementara </w:t>
      </w:r>
      <w:r>
        <w:rPr>
          <w:rFonts w:ascii="Times New Roman" w:hAnsi="Times New Roman" w:cs="Times New Roman"/>
          <w:sz w:val="24"/>
          <w:szCs w:val="24"/>
        </w:rPr>
        <w:t>Partai Demokrat-KLB-DS</w:t>
      </w:r>
      <w:r w:rsidRPr="0095734E">
        <w:rPr>
          <w:rFonts w:ascii="Times New Roman" w:hAnsi="Times New Roman" w:cs="Times New Roman"/>
          <w:sz w:val="24"/>
          <w:szCs w:val="24"/>
        </w:rPr>
        <w:t xml:space="preserve"> mengakomodasi terjadinya faksionalisme yang </w:t>
      </w:r>
      <w:r>
        <w:rPr>
          <w:rFonts w:ascii="Times New Roman" w:hAnsi="Times New Roman" w:cs="Times New Roman"/>
          <w:sz w:val="24"/>
          <w:szCs w:val="24"/>
        </w:rPr>
        <w:t>dimulai dari persoalan internal, tetapi dipicu oleh aktor eksternal</w:t>
      </w:r>
      <w:r w:rsidRPr="0095734E">
        <w:rPr>
          <w:rFonts w:ascii="Times New Roman" w:hAnsi="Times New Roman" w:cs="Times New Roman"/>
          <w:sz w:val="24"/>
          <w:szCs w:val="24"/>
        </w:rPr>
        <w:t xml:space="preserve">. Ketiga, bahwa keduanya lantas memberi keuntungan dan kerugian baik bagi partai maupun aktor-aktor personal yang terlibat di dalamnya. Keempat, media berperan dalam mengaburkan persoalan utama terjadinya faksionalisme, yaitu kegagalan institusional. </w:t>
      </w:r>
    </w:p>
    <w:p w:rsidR="004A1867" w:rsidRDefault="004A1867" w:rsidP="008F3FA3">
      <w:pPr>
        <w:spacing w:after="0" w:line="240" w:lineRule="auto"/>
        <w:contextualSpacing/>
        <w:jc w:val="both"/>
        <w:rPr>
          <w:rFonts w:ascii="Times New Roman" w:hAnsi="Times New Roman" w:cs="Times New Roman"/>
          <w:sz w:val="24"/>
          <w:szCs w:val="24"/>
        </w:rPr>
      </w:pPr>
    </w:p>
    <w:p w:rsidR="004A1867" w:rsidRDefault="000B00D6" w:rsidP="008F3FA3">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DAFTAR PUSTAKA</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25B5C">
        <w:rPr>
          <w:rFonts w:ascii="Times New Roman" w:hAnsi="Times New Roman" w:cs="Times New Roman"/>
          <w:noProof/>
          <w:sz w:val="24"/>
          <w:szCs w:val="24"/>
        </w:rPr>
        <w:t xml:space="preserve">Abidin, N. F. (2020). Dinamika Politik, Heriofikasi KIM IL SUNG, dan Ideologi Juche di Korea Utara (1948-2011). </w:t>
      </w:r>
      <w:r w:rsidRPr="00A25B5C">
        <w:rPr>
          <w:rFonts w:ascii="Times New Roman" w:hAnsi="Times New Roman" w:cs="Times New Roman"/>
          <w:i/>
          <w:iCs/>
          <w:noProof/>
          <w:sz w:val="24"/>
          <w:szCs w:val="24"/>
        </w:rPr>
        <w:t>Diakronika</w:t>
      </w:r>
      <w:r w:rsidRPr="00A25B5C">
        <w:rPr>
          <w:rFonts w:ascii="Times New Roman" w:hAnsi="Times New Roman" w:cs="Times New Roman"/>
          <w:noProof/>
          <w:sz w:val="24"/>
          <w:szCs w:val="24"/>
        </w:rPr>
        <w:t xml:space="preserve">, </w:t>
      </w:r>
      <w:r w:rsidRPr="00A25B5C">
        <w:rPr>
          <w:rFonts w:ascii="Times New Roman" w:hAnsi="Times New Roman" w:cs="Times New Roman"/>
          <w:i/>
          <w:iCs/>
          <w:noProof/>
          <w:sz w:val="24"/>
          <w:szCs w:val="24"/>
        </w:rPr>
        <w:t>20</w:t>
      </w:r>
      <w:r w:rsidRPr="00A25B5C">
        <w:rPr>
          <w:rFonts w:ascii="Times New Roman" w:hAnsi="Times New Roman" w:cs="Times New Roman"/>
          <w:noProof/>
          <w:sz w:val="24"/>
          <w:szCs w:val="24"/>
        </w:rPr>
        <w:t>(1), 61. https://doi.org/10.24036/diakronika/vol20-iss1/135</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dhi, Seta, A. (2021). </w:t>
      </w:r>
      <w:r w:rsidRPr="00A25B5C">
        <w:rPr>
          <w:rFonts w:ascii="Times New Roman" w:hAnsi="Times New Roman" w:cs="Times New Roman"/>
          <w:i/>
          <w:iCs/>
          <w:noProof/>
          <w:sz w:val="24"/>
          <w:szCs w:val="24"/>
        </w:rPr>
        <w:t>Biodata Darmizal yang Disebut akan Kudeta AHY dari Partai Demokrat, Pernah Jadi Relawan SBY &amp; Jokowi</w:t>
      </w:r>
      <w:r w:rsidRPr="00A25B5C">
        <w:rPr>
          <w:rFonts w:ascii="Times New Roman" w:hAnsi="Times New Roman" w:cs="Times New Roman"/>
          <w:noProof/>
          <w:sz w:val="24"/>
          <w:szCs w:val="24"/>
        </w:rPr>
        <w:t>. Surabaya.Tribunnews.Com. https://surabaya.tribunnews.com/2021/02/04/biodata-darmizal-yang-disebut-akan-kudeta-ahy-dari-partai-demokrat-pernah-jadi-relawan-sby-jokowi</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dyatama, Amirullah, E. (2021). </w:t>
      </w:r>
      <w:r w:rsidRPr="00A25B5C">
        <w:rPr>
          <w:rFonts w:ascii="Times New Roman" w:hAnsi="Times New Roman" w:cs="Times New Roman"/>
          <w:i/>
          <w:iCs/>
          <w:noProof/>
          <w:sz w:val="24"/>
          <w:szCs w:val="24"/>
        </w:rPr>
        <w:t>Gerilya Ganjar di Medsos, Dongkrak Popularitas Lewat Instagram hingga Youtube</w:t>
      </w:r>
      <w:r w:rsidRPr="00A25B5C">
        <w:rPr>
          <w:rFonts w:ascii="Times New Roman" w:hAnsi="Times New Roman" w:cs="Times New Roman"/>
          <w:noProof/>
          <w:sz w:val="24"/>
          <w:szCs w:val="24"/>
        </w:rPr>
        <w:t>. Tempo.Co. https://nasional.tempo.co/read/1469678/gerilya-ganjar-di-medsos-dongkrak-popularitas-lewat-instagram-hingga-youtube</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isah Putri Budiatri, Syamsuddin Haris, Lili Romli, Sri Nuryanti, M. N., &amp; Devi Darmawan, R. I. H. (2017). RESEARCH SUMMARY POLITICAL PARTY FACTIONS AND INTERNAL PARTY CONFLICTS IN INDONESIA UNDER REFORM ERA. </w:t>
      </w:r>
      <w:r w:rsidRPr="00A25B5C">
        <w:rPr>
          <w:rFonts w:ascii="Times New Roman" w:hAnsi="Times New Roman" w:cs="Times New Roman"/>
          <w:i/>
          <w:iCs/>
          <w:noProof/>
          <w:sz w:val="24"/>
          <w:szCs w:val="24"/>
        </w:rPr>
        <w:t>Jurnal Penelitian Politik</w:t>
      </w:r>
      <w:r w:rsidRPr="00A25B5C">
        <w:rPr>
          <w:rFonts w:ascii="Times New Roman" w:hAnsi="Times New Roman" w:cs="Times New Roman"/>
          <w:noProof/>
          <w:sz w:val="24"/>
          <w:szCs w:val="24"/>
        </w:rPr>
        <w:t xml:space="preserve">, </w:t>
      </w:r>
      <w:r w:rsidRPr="00A25B5C">
        <w:rPr>
          <w:rFonts w:ascii="Times New Roman" w:hAnsi="Times New Roman" w:cs="Times New Roman"/>
          <w:i/>
          <w:iCs/>
          <w:noProof/>
          <w:sz w:val="24"/>
          <w:szCs w:val="24"/>
        </w:rPr>
        <w:t>14</w:t>
      </w:r>
      <w:r w:rsidRPr="00A25B5C">
        <w:rPr>
          <w:rFonts w:ascii="Times New Roman" w:hAnsi="Times New Roman" w:cs="Times New Roman"/>
          <w:noProof/>
          <w:sz w:val="24"/>
          <w:szCs w:val="24"/>
        </w:rPr>
        <w:t>(2), 265–279.</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mi Luhur, P. (2021). </w:t>
      </w:r>
      <w:r w:rsidRPr="00A25B5C">
        <w:rPr>
          <w:rFonts w:ascii="Times New Roman" w:hAnsi="Times New Roman" w:cs="Times New Roman"/>
          <w:i/>
          <w:iCs/>
          <w:noProof/>
          <w:sz w:val="24"/>
          <w:szCs w:val="24"/>
        </w:rPr>
        <w:t>Ganjar Sengaja Tidak Diundang di Pertemuan Puan dengan Kader PDIP Jateng</w:t>
      </w:r>
      <w:r w:rsidRPr="00A25B5C">
        <w:rPr>
          <w:rFonts w:ascii="Times New Roman" w:hAnsi="Times New Roman" w:cs="Times New Roman"/>
          <w:noProof/>
          <w:sz w:val="24"/>
          <w:szCs w:val="24"/>
        </w:rPr>
        <w:t>. Suaramerdeka.Com. https://www.suaramerdeka.com/nasional/pr-04170313/ganjar-sengaja-tidak-diundang-di-pertemuan-puan-dengan-kader-pdip-jateng</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mirullah. (2021). </w:t>
      </w:r>
      <w:r w:rsidRPr="00A25B5C">
        <w:rPr>
          <w:rFonts w:ascii="Times New Roman" w:hAnsi="Times New Roman" w:cs="Times New Roman"/>
          <w:i/>
          <w:iCs/>
          <w:noProof/>
          <w:sz w:val="24"/>
          <w:szCs w:val="24"/>
        </w:rPr>
        <w:t>Pendukung Ganjar Pranowo Capres 2024 Deklarasikan Relawan Ganjarist</w:t>
      </w:r>
      <w:r w:rsidRPr="00A25B5C">
        <w:rPr>
          <w:rFonts w:ascii="Times New Roman" w:hAnsi="Times New Roman" w:cs="Times New Roman"/>
          <w:noProof/>
          <w:sz w:val="24"/>
          <w:szCs w:val="24"/>
        </w:rPr>
        <w:t>. Tempo.Co. https://nasional.tempo.co/read/1467829/pendukung-ganjar-pranowo-capres-2024-deklarasikan-relawan-ganjarist</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ntoni, A. (2021). </w:t>
      </w:r>
      <w:r w:rsidRPr="00A25B5C">
        <w:rPr>
          <w:rFonts w:ascii="Times New Roman" w:hAnsi="Times New Roman" w:cs="Times New Roman"/>
          <w:i/>
          <w:iCs/>
          <w:noProof/>
          <w:sz w:val="24"/>
          <w:szCs w:val="24"/>
        </w:rPr>
        <w:t>PDIP Jateng Ingatkan Ganjar: Wis Kemajon, Yen Kowe Pinter Ojo Keminter</w:t>
      </w:r>
      <w:r w:rsidRPr="00A25B5C">
        <w:rPr>
          <w:rFonts w:ascii="Times New Roman" w:hAnsi="Times New Roman" w:cs="Times New Roman"/>
          <w:noProof/>
          <w:sz w:val="24"/>
          <w:szCs w:val="24"/>
        </w:rPr>
        <w:t>. Jateng.Inews.Id. https://jateng.inews.id/berita/pdip-jateng-ingatkan-ganjar-wis-kemajon-yen-kowe-pinter-ojo-keminte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ri Wibowo, E. (2021). </w:t>
      </w:r>
      <w:r w:rsidRPr="00A25B5C">
        <w:rPr>
          <w:rFonts w:ascii="Times New Roman" w:hAnsi="Times New Roman" w:cs="Times New Roman"/>
          <w:i/>
          <w:iCs/>
          <w:noProof/>
          <w:sz w:val="24"/>
          <w:szCs w:val="24"/>
        </w:rPr>
        <w:t>Enggan Komentar Soal Ganjarist, Ganjar Pranowo: Saya Konsentrasi Urus Jateng</w:t>
      </w:r>
      <w:r w:rsidRPr="00A25B5C">
        <w:rPr>
          <w:rFonts w:ascii="Times New Roman" w:hAnsi="Times New Roman" w:cs="Times New Roman"/>
          <w:noProof/>
          <w:sz w:val="24"/>
          <w:szCs w:val="24"/>
        </w:rPr>
        <w:t>. Tempo.Co. https://nasional.tempo.co/read/1468468/enggan-komentar-soal-ganjarist-ganjar-pranowo-saya-konsentrasi-urus-jateng</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rnaz, F. (2021). </w:t>
      </w:r>
      <w:r w:rsidRPr="00A25B5C">
        <w:rPr>
          <w:rFonts w:ascii="Times New Roman" w:hAnsi="Times New Roman" w:cs="Times New Roman"/>
          <w:i/>
          <w:iCs/>
          <w:noProof/>
          <w:sz w:val="24"/>
          <w:szCs w:val="24"/>
        </w:rPr>
        <w:t>Saling Lapor Demokrat, Mabes Polri Bakal Klarifikasi dan Gelar Perkara</w:t>
      </w:r>
      <w:r w:rsidRPr="00A25B5C">
        <w:rPr>
          <w:rFonts w:ascii="Times New Roman" w:hAnsi="Times New Roman" w:cs="Times New Roman"/>
          <w:noProof/>
          <w:sz w:val="24"/>
          <w:szCs w:val="24"/>
        </w:rPr>
        <w:t>. Beritasatu.Com. https://www.beritasatu.com/nasional/746099/saling-lapor-demokrat-mabes-polri-bakal-klarifikasi-dan-gelar-perkara</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lastRenderedPageBreak/>
        <w:t xml:space="preserve">Asmara, C. G. (2021). </w:t>
      </w:r>
      <w:r w:rsidRPr="00A25B5C">
        <w:rPr>
          <w:rFonts w:ascii="Times New Roman" w:hAnsi="Times New Roman" w:cs="Times New Roman"/>
          <w:i/>
          <w:iCs/>
          <w:noProof/>
          <w:sz w:val="24"/>
          <w:szCs w:val="24"/>
        </w:rPr>
        <w:t>Geger AHY Tuding Menteri Jokowi Dukung Kudeta Partai Demokrat</w:t>
      </w:r>
      <w:r w:rsidRPr="00A25B5C">
        <w:rPr>
          <w:rFonts w:ascii="Times New Roman" w:hAnsi="Times New Roman" w:cs="Times New Roman"/>
          <w:noProof/>
          <w:sz w:val="24"/>
          <w:szCs w:val="24"/>
        </w:rPr>
        <w:t>. CNBC Indonesia. https://www.cnbcindonesia.com/news/20210201165053-4-220222/geger-ahy-tuding-menteri-jokowi-dukung-kudeta-partai-demokrat/2</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Assifa, F. (2021). </w:t>
      </w:r>
      <w:r w:rsidRPr="00A25B5C">
        <w:rPr>
          <w:rFonts w:ascii="Times New Roman" w:hAnsi="Times New Roman" w:cs="Times New Roman"/>
          <w:i/>
          <w:iCs/>
          <w:noProof/>
          <w:sz w:val="24"/>
          <w:szCs w:val="24"/>
        </w:rPr>
        <w:t>Ganjar Tak Diundang di Acara Puan, di Rundown Tertulis “Kecuali Gubernur Ganjar.”</w:t>
      </w:r>
      <w:r w:rsidRPr="00A25B5C">
        <w:rPr>
          <w:rFonts w:ascii="Times New Roman" w:hAnsi="Times New Roman" w:cs="Times New Roman"/>
          <w:noProof/>
          <w:sz w:val="24"/>
          <w:szCs w:val="24"/>
        </w:rPr>
        <w:t xml:space="preserve"> Kompas.Com. https://www.kompas.com/tren/read/2021/05/23/202514665/ganjar-tak-diundang-di-acara-puan-di-rundown-tertulis-kecuali-gubernur?page=al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Bayhaqi, A. (2021a). </w:t>
      </w:r>
      <w:r w:rsidRPr="00A25B5C">
        <w:rPr>
          <w:rFonts w:ascii="Times New Roman" w:hAnsi="Times New Roman" w:cs="Times New Roman"/>
          <w:i/>
          <w:iCs/>
          <w:noProof/>
          <w:sz w:val="24"/>
          <w:szCs w:val="24"/>
        </w:rPr>
        <w:t>Baliho Puan Maharani dan Upaya PDIP Menggenjot Elektabilitas Lewat Darat</w:t>
      </w:r>
      <w:r w:rsidRPr="00A25B5C">
        <w:rPr>
          <w:rFonts w:ascii="Times New Roman" w:hAnsi="Times New Roman" w:cs="Times New Roman"/>
          <w:noProof/>
          <w:sz w:val="24"/>
          <w:szCs w:val="24"/>
        </w:rPr>
        <w:t>. Merdeka.Com. https://www.merdeka.com/politik/baliho-puan-maharani-dan-upaya-pdip-menggenjot-elektabilitas-lewat-darat.htm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Bayhaqi, A. (2021b). </w:t>
      </w:r>
      <w:r w:rsidRPr="00A25B5C">
        <w:rPr>
          <w:rFonts w:ascii="Times New Roman" w:hAnsi="Times New Roman" w:cs="Times New Roman"/>
          <w:i/>
          <w:iCs/>
          <w:noProof/>
          <w:sz w:val="24"/>
          <w:szCs w:val="24"/>
        </w:rPr>
        <w:t>Pengamat: Ganjar-Sandi Mampu “Beli” Kendaraan Politik Demi Maju 2024</w:t>
      </w:r>
      <w:r w:rsidRPr="00A25B5C">
        <w:rPr>
          <w:rFonts w:ascii="Times New Roman" w:hAnsi="Times New Roman" w:cs="Times New Roman"/>
          <w:noProof/>
          <w:sz w:val="24"/>
          <w:szCs w:val="24"/>
        </w:rPr>
        <w:t>. Merdeka.Com. https://www.merdeka.com/politik/pengamat-ganjar-sandi-mampu-beli-kendaraan-politik-demi-maju-2024.htm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Bayhaqi, A. (2021c). </w:t>
      </w:r>
      <w:r w:rsidRPr="00A25B5C">
        <w:rPr>
          <w:rFonts w:ascii="Times New Roman" w:hAnsi="Times New Roman" w:cs="Times New Roman"/>
          <w:i/>
          <w:iCs/>
          <w:noProof/>
          <w:sz w:val="24"/>
          <w:szCs w:val="24"/>
        </w:rPr>
        <w:t>Usul Puan-Anies di Pilpres 2024, Politisi PDIP Nilai Nasionalis dan Religius Bersatu</w:t>
      </w:r>
      <w:r w:rsidRPr="00A25B5C">
        <w:rPr>
          <w:rFonts w:ascii="Times New Roman" w:hAnsi="Times New Roman" w:cs="Times New Roman"/>
          <w:noProof/>
          <w:sz w:val="24"/>
          <w:szCs w:val="24"/>
        </w:rPr>
        <w:t>. Merdeka.Com. https://www.merdeka.com/politik/usul-puan-anies-di-pilpres-2024-politisi-pdip-nilai-nasionalis-dan-religius-bersatu.htm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Budiman, A. (2021). </w:t>
      </w:r>
      <w:r w:rsidRPr="00A25B5C">
        <w:rPr>
          <w:rFonts w:ascii="Times New Roman" w:hAnsi="Times New Roman" w:cs="Times New Roman"/>
          <w:i/>
          <w:iCs/>
          <w:noProof/>
          <w:sz w:val="24"/>
          <w:szCs w:val="24"/>
        </w:rPr>
        <w:t>Tolak Sahkan KLB Demokrat Kubu Moeldoko, Yasonna Laoly: Pemerintah Objektif</w:t>
      </w:r>
      <w:r w:rsidRPr="00A25B5C">
        <w:rPr>
          <w:rFonts w:ascii="Times New Roman" w:hAnsi="Times New Roman" w:cs="Times New Roman"/>
          <w:noProof/>
          <w:sz w:val="24"/>
          <w:szCs w:val="24"/>
        </w:rPr>
        <w:t>. Tempo.Co. https://nasional.tempo.co/read/1447868/tolak-sahkan-klb-demokrat-kubu-moeldoko-yasonna-laoly-pemerintah-objektif</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chri/has/arh. (2021). </w:t>
      </w:r>
      <w:r w:rsidRPr="00A25B5C">
        <w:rPr>
          <w:rFonts w:ascii="Times New Roman" w:hAnsi="Times New Roman" w:cs="Times New Roman"/>
          <w:i/>
          <w:iCs/>
          <w:noProof/>
          <w:sz w:val="24"/>
          <w:szCs w:val="24"/>
        </w:rPr>
        <w:t>Survei: Elektabilitas Demokrat Naik, Diduga Efek Moeldoko</w:t>
      </w:r>
      <w:r w:rsidRPr="00A25B5C">
        <w:rPr>
          <w:rFonts w:ascii="Times New Roman" w:hAnsi="Times New Roman" w:cs="Times New Roman"/>
          <w:noProof/>
          <w:sz w:val="24"/>
          <w:szCs w:val="24"/>
        </w:rPr>
        <w:t>. Cnnindonesia.Com. https://www.cnnindonesia.com/nasional/20210605141531-32-650711/survei-elektabilitas-demokrat-naik-diduga-efek-moeldoko</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CNN Indonesia, T. (2021). </w:t>
      </w:r>
      <w:r w:rsidRPr="00A25B5C">
        <w:rPr>
          <w:rFonts w:ascii="Times New Roman" w:hAnsi="Times New Roman" w:cs="Times New Roman"/>
          <w:i/>
          <w:iCs/>
          <w:noProof/>
          <w:sz w:val="24"/>
          <w:szCs w:val="24"/>
        </w:rPr>
        <w:t>Ganjar Pranowo Unggul dari Puan Maharani Versi Survei Puspoll</w:t>
      </w:r>
      <w:r w:rsidRPr="00A25B5C">
        <w:rPr>
          <w:rFonts w:ascii="Times New Roman" w:hAnsi="Times New Roman" w:cs="Times New Roman"/>
          <w:noProof/>
          <w:sz w:val="24"/>
          <w:szCs w:val="24"/>
        </w:rPr>
        <w:t>. Cnnindonesia.Com. https://www.cnnindonesia.com/nasional/20210523185606-32-645954/ganjar-pranowo-unggul-dari-puan-maharani-versi-survei-puspol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Creswell, J. W. (2013). </w:t>
      </w:r>
      <w:r w:rsidRPr="00A25B5C">
        <w:rPr>
          <w:rFonts w:ascii="Times New Roman" w:hAnsi="Times New Roman" w:cs="Times New Roman"/>
          <w:i/>
          <w:iCs/>
          <w:noProof/>
          <w:sz w:val="24"/>
          <w:szCs w:val="24"/>
        </w:rPr>
        <w:t>Qualitative Inquiry and Research Design Choosing Among Five Approaches - Third Edition</w:t>
      </w:r>
      <w:r w:rsidRPr="00A25B5C">
        <w:rPr>
          <w:rFonts w:ascii="Times New Roman" w:hAnsi="Times New Roman" w:cs="Times New Roman"/>
          <w:noProof/>
          <w:sz w:val="24"/>
          <w:szCs w:val="24"/>
        </w:rPr>
        <w:t>. Sage.</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amhuri, E. (2021). </w:t>
      </w:r>
      <w:r w:rsidRPr="00A25B5C">
        <w:rPr>
          <w:rFonts w:ascii="Times New Roman" w:hAnsi="Times New Roman" w:cs="Times New Roman"/>
          <w:i/>
          <w:iCs/>
          <w:noProof/>
          <w:sz w:val="24"/>
          <w:szCs w:val="24"/>
        </w:rPr>
        <w:t>Empat Lembaga Survei: 5 Tokoh Konsisten 5 Besar Capres 2024</w:t>
      </w:r>
      <w:r w:rsidRPr="00A25B5C">
        <w:rPr>
          <w:rFonts w:ascii="Times New Roman" w:hAnsi="Times New Roman" w:cs="Times New Roman"/>
          <w:noProof/>
          <w:sz w:val="24"/>
          <w:szCs w:val="24"/>
        </w:rPr>
        <w:t>. Republika.Co.Id. https://www.republika.co.id/berita/qqx4cp440/empat-lembaga-survei-5-tokoh-konsisten-5-besar-capres-202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etikcom,  tim. (2021a). </w:t>
      </w:r>
      <w:r w:rsidRPr="00A25B5C">
        <w:rPr>
          <w:rFonts w:ascii="Times New Roman" w:hAnsi="Times New Roman" w:cs="Times New Roman"/>
          <w:i/>
          <w:iCs/>
          <w:noProof/>
          <w:sz w:val="24"/>
          <w:szCs w:val="24"/>
        </w:rPr>
        <w:t>Ganjaran PDIP Untuk Ganjar</w:t>
      </w:r>
      <w:r w:rsidRPr="00A25B5C">
        <w:rPr>
          <w:rFonts w:ascii="Times New Roman" w:hAnsi="Times New Roman" w:cs="Times New Roman"/>
          <w:noProof/>
          <w:sz w:val="24"/>
          <w:szCs w:val="24"/>
        </w:rPr>
        <w:t>. Detik.Com. https://news.detik.com/berita/d-5581441/ganjaran-pdip-untuk-ganja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etikcom,  tim. (2021b). </w:t>
      </w:r>
      <w:r w:rsidRPr="00A25B5C">
        <w:rPr>
          <w:rFonts w:ascii="Times New Roman" w:hAnsi="Times New Roman" w:cs="Times New Roman"/>
          <w:i/>
          <w:iCs/>
          <w:noProof/>
          <w:sz w:val="24"/>
          <w:szCs w:val="24"/>
        </w:rPr>
        <w:t>Moeldoko Via Telepon di KLB Demokrat: Saya Terima Jadi Ketum!</w:t>
      </w:r>
      <w:r w:rsidRPr="00A25B5C">
        <w:rPr>
          <w:rFonts w:ascii="Times New Roman" w:hAnsi="Times New Roman" w:cs="Times New Roman"/>
          <w:noProof/>
          <w:sz w:val="24"/>
          <w:szCs w:val="24"/>
        </w:rPr>
        <w:t xml:space="preserve"> Detik.Com. https://news.detik.com/berita/d-5482485/moeldoko-via-telepon-di-klb-demokrat-saya-terima-jadi-ketum</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harmaputra, R. (2011). Peran Identitas dalam Perubahan Sikap Rusia terkait Aksesi ke World Trade Organization. </w:t>
      </w:r>
      <w:r w:rsidRPr="00A25B5C">
        <w:rPr>
          <w:rFonts w:ascii="Times New Roman" w:hAnsi="Times New Roman" w:cs="Times New Roman"/>
          <w:i/>
          <w:iCs/>
          <w:noProof/>
          <w:sz w:val="24"/>
          <w:szCs w:val="24"/>
        </w:rPr>
        <w:t>Global &amp; Strategis, Edisi Khusus</w:t>
      </w:r>
      <w:r w:rsidRPr="00A25B5C">
        <w:rPr>
          <w:rFonts w:ascii="Times New Roman" w:hAnsi="Times New Roman" w:cs="Times New Roman"/>
          <w:noProof/>
          <w:sz w:val="24"/>
          <w:szCs w:val="24"/>
        </w:rPr>
        <w:t>, 237–250.</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inilhaq, A. (2021). </w:t>
      </w:r>
      <w:r w:rsidRPr="00A25B5C">
        <w:rPr>
          <w:rFonts w:ascii="Times New Roman" w:hAnsi="Times New Roman" w:cs="Times New Roman"/>
          <w:i/>
          <w:iCs/>
          <w:noProof/>
          <w:sz w:val="24"/>
          <w:szCs w:val="24"/>
        </w:rPr>
        <w:t>Ganjar Pranowo Ditendang PDIP No Problem, Banyak Partai yang Kepincut Usung Capres 2024</w:t>
      </w:r>
      <w:r w:rsidRPr="00A25B5C">
        <w:rPr>
          <w:rFonts w:ascii="Times New Roman" w:hAnsi="Times New Roman" w:cs="Times New Roman"/>
          <w:noProof/>
          <w:sz w:val="24"/>
          <w:szCs w:val="24"/>
        </w:rPr>
        <w:t>. Wartaekonomi.Co.Id. https://www.wartaekonomi.co.id/read346023/ganjar-pranowo-ditendang-pdip-no-problem-banyak-partai-yang-kepincut-usung-capres-202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dmr/sur. (2021). </w:t>
      </w:r>
      <w:r w:rsidRPr="00A25B5C">
        <w:rPr>
          <w:rFonts w:ascii="Times New Roman" w:hAnsi="Times New Roman" w:cs="Times New Roman"/>
          <w:i/>
          <w:iCs/>
          <w:noProof/>
          <w:sz w:val="24"/>
          <w:szCs w:val="24"/>
        </w:rPr>
        <w:t>Puan Maharani Sindir Pemimpin yang Cuma Ada di Medsos</w:t>
      </w:r>
      <w:r w:rsidRPr="00A25B5C">
        <w:rPr>
          <w:rFonts w:ascii="Times New Roman" w:hAnsi="Times New Roman" w:cs="Times New Roman"/>
          <w:noProof/>
          <w:sz w:val="24"/>
          <w:szCs w:val="24"/>
        </w:rPr>
        <w:t>. CNN Indonesia. https://www.cnnindonesia.com/nasional/20210522182054-32-645727/puan-maharani-sindir-pemimpin-yang-cuma-ada-di-medsos</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Fahlevi, I. A. (2021). </w:t>
      </w:r>
      <w:r w:rsidRPr="00A25B5C">
        <w:rPr>
          <w:rFonts w:ascii="Times New Roman" w:hAnsi="Times New Roman" w:cs="Times New Roman"/>
          <w:i/>
          <w:iCs/>
          <w:noProof/>
          <w:sz w:val="24"/>
          <w:szCs w:val="24"/>
        </w:rPr>
        <w:t>PDIP Dukung Puan Maharani Maju Capres 2024</w:t>
      </w:r>
      <w:r w:rsidRPr="00A25B5C">
        <w:rPr>
          <w:rFonts w:ascii="Times New Roman" w:hAnsi="Times New Roman" w:cs="Times New Roman"/>
          <w:noProof/>
          <w:sz w:val="24"/>
          <w:szCs w:val="24"/>
        </w:rPr>
        <w:t>. Tagar.Id. https://www.tagar.id/pdip-dukung-puan-maharani-maju-capres-202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lastRenderedPageBreak/>
        <w:t xml:space="preserve">Firmasnyah, F. A. (2015). Wajah Faksionalisasi Ditubuh Partai Demokrat. </w:t>
      </w:r>
      <w:r w:rsidRPr="00A25B5C">
        <w:rPr>
          <w:rFonts w:ascii="Times New Roman" w:hAnsi="Times New Roman" w:cs="Times New Roman"/>
          <w:i/>
          <w:iCs/>
          <w:noProof/>
          <w:sz w:val="24"/>
          <w:szCs w:val="24"/>
        </w:rPr>
        <w:t>Transformative</w:t>
      </w:r>
      <w:r w:rsidRPr="00A25B5C">
        <w:rPr>
          <w:rFonts w:ascii="Times New Roman" w:hAnsi="Times New Roman" w:cs="Times New Roman"/>
          <w:noProof/>
          <w:sz w:val="24"/>
          <w:szCs w:val="24"/>
        </w:rPr>
        <w:t xml:space="preserve">, </w:t>
      </w:r>
      <w:r w:rsidRPr="00A25B5C">
        <w:rPr>
          <w:rFonts w:ascii="Times New Roman" w:hAnsi="Times New Roman" w:cs="Times New Roman"/>
          <w:i/>
          <w:iCs/>
          <w:noProof/>
          <w:sz w:val="24"/>
          <w:szCs w:val="24"/>
        </w:rPr>
        <w:t>1</w:t>
      </w:r>
      <w:r w:rsidRPr="00A25B5C">
        <w:rPr>
          <w:rFonts w:ascii="Times New Roman" w:hAnsi="Times New Roman" w:cs="Times New Roman"/>
          <w:noProof/>
          <w:sz w:val="24"/>
          <w:szCs w:val="24"/>
        </w:rPr>
        <w:t>(1), 44–5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ikp,  bidang. (2021). </w:t>
      </w:r>
      <w:r w:rsidRPr="00A25B5C">
        <w:rPr>
          <w:rFonts w:ascii="Times New Roman" w:hAnsi="Times New Roman" w:cs="Times New Roman"/>
          <w:i/>
          <w:iCs/>
          <w:noProof/>
          <w:sz w:val="24"/>
          <w:szCs w:val="24"/>
        </w:rPr>
        <w:t>Pelaku UMKM Jateng Didorong Manfaatkan “Lapak Ganjar.”</w:t>
      </w:r>
      <w:r w:rsidRPr="00A25B5C">
        <w:rPr>
          <w:rFonts w:ascii="Times New Roman" w:hAnsi="Times New Roman" w:cs="Times New Roman"/>
          <w:noProof/>
          <w:sz w:val="24"/>
          <w:szCs w:val="24"/>
        </w:rPr>
        <w:t xml:space="preserve"> Portal Berita Pemerintah Provinsi Jawa Tengah. https://jatengprov.go.id/publik/pelaku-umkm-jateng-didorong-manfaatkan-lapak-ganja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Indonesia, C. (2021a). </w:t>
      </w:r>
      <w:r w:rsidRPr="00A25B5C">
        <w:rPr>
          <w:rFonts w:ascii="Times New Roman" w:hAnsi="Times New Roman" w:cs="Times New Roman"/>
          <w:i/>
          <w:iCs/>
          <w:noProof/>
          <w:sz w:val="24"/>
          <w:szCs w:val="24"/>
        </w:rPr>
        <w:t>PDIP Minta Demokrat Tak Bawa-bawa Jokowi di Isu Kudeta AHY</w:t>
      </w:r>
      <w:r w:rsidRPr="00A25B5C">
        <w:rPr>
          <w:rFonts w:ascii="Times New Roman" w:hAnsi="Times New Roman" w:cs="Times New Roman"/>
          <w:noProof/>
          <w:sz w:val="24"/>
          <w:szCs w:val="24"/>
        </w:rPr>
        <w:t>. Cnnindonesia.Com. https://www.cnnindonesia.com/nasional/20210202205810-32-601537/pdip-minta-demokrat-tak-bawa-bawa-jokowi-di-isu-kudeta-ahy</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Indonesia, C. (2021b). </w:t>
      </w:r>
      <w:r w:rsidRPr="00A25B5C">
        <w:rPr>
          <w:rFonts w:ascii="Times New Roman" w:hAnsi="Times New Roman" w:cs="Times New Roman"/>
          <w:i/>
          <w:iCs/>
          <w:noProof/>
          <w:sz w:val="24"/>
          <w:szCs w:val="24"/>
        </w:rPr>
        <w:t>Relawan Deklarasi Ganjar Pranowo Capres, Klaim Bukan Pesanan</w:t>
      </w:r>
      <w:r w:rsidRPr="00A25B5C">
        <w:rPr>
          <w:rFonts w:ascii="Times New Roman" w:hAnsi="Times New Roman" w:cs="Times New Roman"/>
          <w:noProof/>
          <w:sz w:val="24"/>
          <w:szCs w:val="24"/>
        </w:rPr>
        <w:t>. Cnnindonesia.Com. https://www.cnnindonesia.com/nasional/20210609163210-32-652296/relawan-deklarasi-ganjar-pranowo-capres-klaim-bukan-pesanan</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Indonesia, C. (2021c). </w:t>
      </w:r>
      <w:r w:rsidRPr="00A25B5C">
        <w:rPr>
          <w:rFonts w:ascii="Times New Roman" w:hAnsi="Times New Roman" w:cs="Times New Roman"/>
          <w:i/>
          <w:iCs/>
          <w:noProof/>
          <w:sz w:val="24"/>
          <w:szCs w:val="24"/>
        </w:rPr>
        <w:t>Relawan Pendukung Ganjar Capres 2024 Deklarasi di Yogyakarta</w:t>
      </w:r>
      <w:r w:rsidRPr="00A25B5C">
        <w:rPr>
          <w:rFonts w:ascii="Times New Roman" w:hAnsi="Times New Roman" w:cs="Times New Roman"/>
          <w:noProof/>
          <w:sz w:val="24"/>
          <w:szCs w:val="24"/>
        </w:rPr>
        <w:t>. Cnnindonesia.Com. https://www.cnnindonesia.com/nasional/20210620135218-32-656886/relawan-pendukung-ganjar-capres-2024-deklarasi-di-yogyakarta</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Indonesia, C. (2021d). </w:t>
      </w:r>
      <w:r w:rsidRPr="00A25B5C">
        <w:rPr>
          <w:rFonts w:ascii="Times New Roman" w:hAnsi="Times New Roman" w:cs="Times New Roman"/>
          <w:i/>
          <w:iCs/>
          <w:noProof/>
          <w:sz w:val="24"/>
          <w:szCs w:val="24"/>
        </w:rPr>
        <w:t>Utut PDIP Persilakan Ganjar Maju Capres Lewat Partai Lain</w:t>
      </w:r>
      <w:r w:rsidRPr="00A25B5C">
        <w:rPr>
          <w:rFonts w:ascii="Times New Roman" w:hAnsi="Times New Roman" w:cs="Times New Roman"/>
          <w:noProof/>
          <w:sz w:val="24"/>
          <w:szCs w:val="24"/>
        </w:rPr>
        <w:t>. Cnnindonesia.Com. https://www.cnnindonesia.com/nasional/20210614152000-32-654132/utut-pdip-persilakan-ganjar-maju-capres-lewat-partai-lain</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kumparan. (2021a). </w:t>
      </w:r>
      <w:r w:rsidRPr="00A25B5C">
        <w:rPr>
          <w:rFonts w:ascii="Times New Roman" w:hAnsi="Times New Roman" w:cs="Times New Roman"/>
          <w:i/>
          <w:iCs/>
          <w:noProof/>
          <w:sz w:val="24"/>
          <w:szCs w:val="24"/>
        </w:rPr>
        <w:t>Data: Ganjar Jadi Gubernur dengan Pengikut dan Konten di YouTube Terbanyak</w:t>
      </w:r>
      <w:r w:rsidRPr="00A25B5C">
        <w:rPr>
          <w:rFonts w:ascii="Times New Roman" w:hAnsi="Times New Roman" w:cs="Times New Roman"/>
          <w:noProof/>
          <w:sz w:val="24"/>
          <w:szCs w:val="24"/>
        </w:rPr>
        <w:t>. Kumparan.Com. https://kumparan.com/kumparannews/data-ganjar-jadi-gubernur-dengan-pengikut-dan-konten-di-youtube-terbanyak-1voVGWSwKVY</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kumparan. (2021b). </w:t>
      </w:r>
      <w:r w:rsidRPr="00A25B5C">
        <w:rPr>
          <w:rFonts w:ascii="Times New Roman" w:hAnsi="Times New Roman" w:cs="Times New Roman"/>
          <w:i/>
          <w:iCs/>
          <w:noProof/>
          <w:sz w:val="24"/>
          <w:szCs w:val="24"/>
        </w:rPr>
        <w:t>Profil Puan Maharani, Putri Mahkota PDIP</w:t>
      </w:r>
      <w:r w:rsidRPr="00A25B5C">
        <w:rPr>
          <w:rFonts w:ascii="Times New Roman" w:hAnsi="Times New Roman" w:cs="Times New Roman"/>
          <w:noProof/>
          <w:sz w:val="24"/>
          <w:szCs w:val="24"/>
        </w:rPr>
        <w:t>. Kumparan.Com. https://kumparan.com/kumparannews/profil-puan-maharani-putri-mahkota-pdip-1voPcVI7A8m</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Kurniawan. (2020). </w:t>
      </w:r>
      <w:r w:rsidRPr="00A25B5C">
        <w:rPr>
          <w:rFonts w:ascii="Times New Roman" w:hAnsi="Times New Roman" w:cs="Times New Roman"/>
          <w:i/>
          <w:iCs/>
          <w:noProof/>
          <w:sz w:val="24"/>
          <w:szCs w:val="24"/>
        </w:rPr>
        <w:t>PDIP Buktikan Jateng Kandang Banteng, Menangkan 17 Daerah di Pilkada 2020 Jawa Tengah</w:t>
      </w:r>
      <w:r w:rsidRPr="00A25B5C">
        <w:rPr>
          <w:rFonts w:ascii="Times New Roman" w:hAnsi="Times New Roman" w:cs="Times New Roman"/>
          <w:noProof/>
          <w:sz w:val="24"/>
          <w:szCs w:val="24"/>
        </w:rPr>
        <w:t>. Kabar24.Bisnis.Com. https://kabar24.bisnis.com/read/20201210/15/1328945/pdip-buktikan-jateng-kandang-banteng-menangkan-17-daerah-di-pilkada-2020-jawa-tengah</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Kuwado, F. J. (2020). </w:t>
      </w:r>
      <w:r w:rsidRPr="00A25B5C">
        <w:rPr>
          <w:rFonts w:ascii="Times New Roman" w:hAnsi="Times New Roman" w:cs="Times New Roman"/>
          <w:i/>
          <w:iCs/>
          <w:noProof/>
          <w:sz w:val="24"/>
          <w:szCs w:val="24"/>
        </w:rPr>
        <w:t>Survei IPI: Elektabilitas Ganjar Paling Tinggi, Diikuti Prabowo</w:t>
      </w:r>
      <w:r w:rsidRPr="00A25B5C">
        <w:rPr>
          <w:rFonts w:ascii="Times New Roman" w:hAnsi="Times New Roman" w:cs="Times New Roman"/>
          <w:noProof/>
          <w:sz w:val="24"/>
          <w:szCs w:val="24"/>
        </w:rPr>
        <w:t>. Kompas.Com. https://nasional.kompas.com/read/2020/10/26/06000061/survei-ipi--elektabilitas-ganjar-paling-tinggi-diikuti-prabowo?page=al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Made, N., &amp; Putra, A. (2018). </w:t>
      </w:r>
      <w:r w:rsidRPr="00A25B5C">
        <w:rPr>
          <w:rFonts w:ascii="Times New Roman" w:hAnsi="Times New Roman" w:cs="Times New Roman"/>
          <w:i/>
          <w:iCs/>
          <w:noProof/>
          <w:sz w:val="24"/>
          <w:szCs w:val="24"/>
        </w:rPr>
        <w:t>Bara Agni di Kerajaan Mengwi ( 1823-1871 )</w:t>
      </w:r>
      <w:r w:rsidRPr="00A25B5C">
        <w:rPr>
          <w:rFonts w:ascii="Times New Roman" w:hAnsi="Times New Roman" w:cs="Times New Roman"/>
          <w:noProof/>
          <w:sz w:val="24"/>
          <w:szCs w:val="24"/>
        </w:rPr>
        <w:t xml:space="preserve">. </w:t>
      </w:r>
      <w:r w:rsidRPr="00A25B5C">
        <w:rPr>
          <w:rFonts w:ascii="Times New Roman" w:hAnsi="Times New Roman" w:cs="Times New Roman"/>
          <w:i/>
          <w:iCs/>
          <w:noProof/>
          <w:sz w:val="24"/>
          <w:szCs w:val="24"/>
        </w:rPr>
        <w:t>06</w:t>
      </w:r>
      <w:r w:rsidRPr="00A25B5C">
        <w:rPr>
          <w:rFonts w:ascii="Times New Roman" w:hAnsi="Times New Roman" w:cs="Times New Roman"/>
          <w:noProof/>
          <w:sz w:val="24"/>
          <w:szCs w:val="24"/>
        </w:rPr>
        <w:t>(2).</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Muhtarom, I. (2021). </w:t>
      </w:r>
      <w:r w:rsidRPr="00A25B5C">
        <w:rPr>
          <w:rFonts w:ascii="Times New Roman" w:hAnsi="Times New Roman" w:cs="Times New Roman"/>
          <w:i/>
          <w:iCs/>
          <w:noProof/>
          <w:sz w:val="24"/>
          <w:szCs w:val="24"/>
        </w:rPr>
        <w:t>Anies, Ganjar dan Ridwan Kamil Rajin di Medsos, Siapa Punya Follower Terbanyak?</w:t>
      </w:r>
      <w:r w:rsidRPr="00A25B5C">
        <w:rPr>
          <w:rFonts w:ascii="Times New Roman" w:hAnsi="Times New Roman" w:cs="Times New Roman"/>
          <w:noProof/>
          <w:sz w:val="24"/>
          <w:szCs w:val="24"/>
        </w:rPr>
        <w:t xml:space="preserve"> Tempo.Co. https://tekno.tempo.co/read/1465292/anies-ganjar-dan-ridwan-kamil-rajin-di-medsos-siapa-punya-follower-terbanyak</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Newswire. (2021). </w:t>
      </w:r>
      <w:r w:rsidRPr="00A25B5C">
        <w:rPr>
          <w:rFonts w:ascii="Times New Roman" w:hAnsi="Times New Roman" w:cs="Times New Roman"/>
          <w:i/>
          <w:iCs/>
          <w:noProof/>
          <w:sz w:val="24"/>
          <w:szCs w:val="24"/>
        </w:rPr>
        <w:t>Dikucilkan Puan Maharani, Karir Ganjar Pranowo di PDIP Tamat?</w:t>
      </w:r>
      <w:r w:rsidRPr="00A25B5C">
        <w:rPr>
          <w:rFonts w:ascii="Times New Roman" w:hAnsi="Times New Roman" w:cs="Times New Roman"/>
          <w:noProof/>
          <w:sz w:val="24"/>
          <w:szCs w:val="24"/>
        </w:rPr>
        <w:t xml:space="preserve"> Kabar24.Bisnis.Com. https://kabar24.bisnis.com/read/20210524/15/1397274/dikucilkan-puan-maharani-karir-ganjar-pranowo-di-pdip-tamat</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Octaviani, H. (2020). </w:t>
      </w:r>
      <w:r w:rsidRPr="00A25B5C">
        <w:rPr>
          <w:rFonts w:ascii="Times New Roman" w:hAnsi="Times New Roman" w:cs="Times New Roman"/>
          <w:i/>
          <w:iCs/>
          <w:noProof/>
          <w:sz w:val="24"/>
          <w:szCs w:val="24"/>
        </w:rPr>
        <w:t>Tipologi Masyarakat Aceh Pada Perang Aceh-Belanda 1873-1942</w:t>
      </w:r>
      <w:r w:rsidRPr="00A25B5C">
        <w:rPr>
          <w:rFonts w:ascii="Times New Roman" w:hAnsi="Times New Roman" w:cs="Times New Roman"/>
          <w:noProof/>
          <w:sz w:val="24"/>
          <w:szCs w:val="24"/>
        </w:rPr>
        <w:t>. https://repository.ar-raniry.ac.id/id/eprint/1390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aath, C. K. (2021). </w:t>
      </w:r>
      <w:r w:rsidRPr="00A25B5C">
        <w:rPr>
          <w:rFonts w:ascii="Times New Roman" w:hAnsi="Times New Roman" w:cs="Times New Roman"/>
          <w:i/>
          <w:iCs/>
          <w:noProof/>
          <w:sz w:val="24"/>
          <w:szCs w:val="24"/>
        </w:rPr>
        <w:t>AHY Telah Terima Surat Pernyataan Kesetiaan Kader Partai Demokrat</w:t>
      </w:r>
      <w:r w:rsidRPr="00A25B5C">
        <w:rPr>
          <w:rFonts w:ascii="Times New Roman" w:hAnsi="Times New Roman" w:cs="Times New Roman"/>
          <w:noProof/>
          <w:sz w:val="24"/>
          <w:szCs w:val="24"/>
        </w:rPr>
        <w:t>. Beritasatu.Com. AHY Telah Terima Surat Pernyataan Kesetiaan Kader Partai Demokrat</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ersada, Budiarti UP, S. (2021). </w:t>
      </w:r>
      <w:r w:rsidRPr="00A25B5C">
        <w:rPr>
          <w:rFonts w:ascii="Times New Roman" w:hAnsi="Times New Roman" w:cs="Times New Roman"/>
          <w:i/>
          <w:iCs/>
          <w:noProof/>
          <w:sz w:val="24"/>
          <w:szCs w:val="24"/>
        </w:rPr>
        <w:t>Soal Kudeta Demokrat, Rachland: Ketum AHY Terlihat Marah, Tapi Tidak Gebrak Meja</w:t>
      </w:r>
      <w:r w:rsidRPr="00A25B5C">
        <w:rPr>
          <w:rFonts w:ascii="Times New Roman" w:hAnsi="Times New Roman" w:cs="Times New Roman"/>
          <w:noProof/>
          <w:sz w:val="24"/>
          <w:szCs w:val="24"/>
        </w:rPr>
        <w:t>. Nasional.Tempo.Co. https://nasional.tempo.co/read/1429388/soal-kudeta-demokrat-rachland-ketum-ahy-terlihat-marah-tapi-tidak-gebrak-meja</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ersada, S. (2021). </w:t>
      </w:r>
      <w:r w:rsidRPr="00A25B5C">
        <w:rPr>
          <w:rFonts w:ascii="Times New Roman" w:hAnsi="Times New Roman" w:cs="Times New Roman"/>
          <w:i/>
          <w:iCs/>
          <w:noProof/>
          <w:sz w:val="24"/>
          <w:szCs w:val="24"/>
        </w:rPr>
        <w:t xml:space="preserve">PDIP Jateng Serang Ganjar Pranowo, Pengamat: Ibarat Dijatuhkan Kawan </w:t>
      </w:r>
      <w:r w:rsidRPr="00A25B5C">
        <w:rPr>
          <w:rFonts w:ascii="Times New Roman" w:hAnsi="Times New Roman" w:cs="Times New Roman"/>
          <w:i/>
          <w:iCs/>
          <w:noProof/>
          <w:sz w:val="24"/>
          <w:szCs w:val="24"/>
        </w:rPr>
        <w:lastRenderedPageBreak/>
        <w:t>Sendiri</w:t>
      </w:r>
      <w:r w:rsidRPr="00A25B5C">
        <w:rPr>
          <w:rFonts w:ascii="Times New Roman" w:hAnsi="Times New Roman" w:cs="Times New Roman"/>
          <w:noProof/>
          <w:sz w:val="24"/>
          <w:szCs w:val="24"/>
        </w:rPr>
        <w:t>. Nasional.Tempo.Co. https://nasional.tempo.co/read/1465198/pdip-jateng-serang-ganjar-pranowo-pengamat-ibarat-dijatuhkan-kawan-sendiri</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rabowo, Ramadhan, D. (2021). </w:t>
      </w:r>
      <w:r w:rsidRPr="00A25B5C">
        <w:rPr>
          <w:rFonts w:ascii="Times New Roman" w:hAnsi="Times New Roman" w:cs="Times New Roman"/>
          <w:i/>
          <w:iCs/>
          <w:noProof/>
          <w:sz w:val="24"/>
          <w:szCs w:val="24"/>
        </w:rPr>
        <w:t>Dipecat dari Demokrat, Jhoni Allen Akan Di-PAW dari DPR</w:t>
      </w:r>
      <w:r w:rsidRPr="00A25B5C">
        <w:rPr>
          <w:rFonts w:ascii="Times New Roman" w:hAnsi="Times New Roman" w:cs="Times New Roman"/>
          <w:noProof/>
          <w:sz w:val="24"/>
          <w:szCs w:val="24"/>
        </w:rPr>
        <w:t>. Kompas.Com. https://nasional.kompas.com/read/2021/03/01/15134211/dipecat-dari-demokrat-jhoni-allen-akan-di-paw-dari-dp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rawira, A. (2021). </w:t>
      </w:r>
      <w:r w:rsidRPr="00A25B5C">
        <w:rPr>
          <w:rFonts w:ascii="Times New Roman" w:hAnsi="Times New Roman" w:cs="Times New Roman"/>
          <w:i/>
          <w:iCs/>
          <w:noProof/>
          <w:sz w:val="24"/>
          <w:szCs w:val="24"/>
        </w:rPr>
        <w:t>Politikus Demokrat: Tanpa Pak SBY, Tak Akan Eksis Partai Ini</w:t>
      </w:r>
      <w:r w:rsidRPr="00A25B5C">
        <w:rPr>
          <w:rFonts w:ascii="Times New Roman" w:hAnsi="Times New Roman" w:cs="Times New Roman"/>
          <w:noProof/>
          <w:sz w:val="24"/>
          <w:szCs w:val="24"/>
        </w:rPr>
        <w:t>. Nasional.Sindonews.Com. https://nasional.sindonews.com/read/350140/12/politikus-demokrat-tanpa-pak-sby-tak-akan-eksis-partai-ini-1614564182</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rinada, Y. (2021). </w:t>
      </w:r>
      <w:r w:rsidRPr="00A25B5C">
        <w:rPr>
          <w:rFonts w:ascii="Times New Roman" w:hAnsi="Times New Roman" w:cs="Times New Roman"/>
          <w:i/>
          <w:iCs/>
          <w:noProof/>
          <w:sz w:val="24"/>
          <w:szCs w:val="24"/>
        </w:rPr>
        <w:t>Profil Jhoni Allen Marbun: Jejak Kader &amp; Isu Kudeta Partai Demokrat</w:t>
      </w:r>
      <w:r w:rsidRPr="00A25B5C">
        <w:rPr>
          <w:rFonts w:ascii="Times New Roman" w:hAnsi="Times New Roman" w:cs="Times New Roman"/>
          <w:noProof/>
          <w:sz w:val="24"/>
          <w:szCs w:val="24"/>
        </w:rPr>
        <w:t>. Tirto.Id. https://tirto.id/profil-jhoni-allen-marbun-jejak-kader-isu-kudeta-partai-demokrat-f9XL</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rovinsi Jateng. (2017). </w:t>
      </w:r>
      <w:r w:rsidRPr="00A25B5C">
        <w:rPr>
          <w:rFonts w:ascii="Times New Roman" w:hAnsi="Times New Roman" w:cs="Times New Roman"/>
          <w:i/>
          <w:iCs/>
          <w:noProof/>
          <w:sz w:val="24"/>
          <w:szCs w:val="24"/>
        </w:rPr>
        <w:t>Profil Pimpinan</w:t>
      </w:r>
      <w:r w:rsidRPr="00A25B5C">
        <w:rPr>
          <w:rFonts w:ascii="Times New Roman" w:hAnsi="Times New Roman" w:cs="Times New Roman"/>
          <w:noProof/>
          <w:sz w:val="24"/>
          <w:szCs w:val="24"/>
        </w:rPr>
        <w:t>. Jatengprov.Go.Id. https://jatengprov.go.id/profil-gubernu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urbhaya, A. A. (2021). </w:t>
      </w:r>
      <w:r w:rsidRPr="00A25B5C">
        <w:rPr>
          <w:rFonts w:ascii="Times New Roman" w:hAnsi="Times New Roman" w:cs="Times New Roman"/>
          <w:i/>
          <w:iCs/>
          <w:noProof/>
          <w:sz w:val="24"/>
          <w:szCs w:val="24"/>
        </w:rPr>
        <w:t>Saat Ganjar Akui Dirinya Tak Diundang Acara Puan di PDIP Jateng</w:t>
      </w:r>
      <w:r w:rsidRPr="00A25B5C">
        <w:rPr>
          <w:rFonts w:ascii="Times New Roman" w:hAnsi="Times New Roman" w:cs="Times New Roman"/>
          <w:noProof/>
          <w:sz w:val="24"/>
          <w:szCs w:val="24"/>
        </w:rPr>
        <w:t>. Detik.Com. https://news.detik.com/berita-jawa-tengah/d-5579736/saat-ganjar-akui-dirinya-tak-diundang-acara-puan-di-pdip-jateng</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Putra, Suryarandika, Y. (2021). </w:t>
      </w:r>
      <w:r w:rsidRPr="00A25B5C">
        <w:rPr>
          <w:rFonts w:ascii="Times New Roman" w:hAnsi="Times New Roman" w:cs="Times New Roman"/>
          <w:i/>
          <w:iCs/>
          <w:noProof/>
          <w:sz w:val="24"/>
          <w:szCs w:val="24"/>
        </w:rPr>
        <w:t>Demokrat: Kartu Anggota Moeldoko Tidak Pernah Diteken AHY</w:t>
      </w:r>
      <w:r w:rsidRPr="00A25B5C">
        <w:rPr>
          <w:rFonts w:ascii="Times New Roman" w:hAnsi="Times New Roman" w:cs="Times New Roman"/>
          <w:noProof/>
          <w:sz w:val="24"/>
          <w:szCs w:val="24"/>
        </w:rPr>
        <w:t>. Republika.Co.Id. https://www.republika.co.id/berita/qpp0qc284/demokrat-kartu-anggota-moeldoko-tidak-pernah-diteken-ahy</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Qodar, N. (2021). </w:t>
      </w:r>
      <w:r w:rsidRPr="00A25B5C">
        <w:rPr>
          <w:rFonts w:ascii="Times New Roman" w:hAnsi="Times New Roman" w:cs="Times New Roman"/>
          <w:i/>
          <w:iCs/>
          <w:noProof/>
          <w:sz w:val="24"/>
          <w:szCs w:val="24"/>
        </w:rPr>
        <w:t>Jhoni Allen Beberkan Landasan Hukum KLB Demokrat di Deli Serdang</w:t>
      </w:r>
      <w:r w:rsidRPr="00A25B5C">
        <w:rPr>
          <w:rFonts w:ascii="Times New Roman" w:hAnsi="Times New Roman" w:cs="Times New Roman"/>
          <w:noProof/>
          <w:sz w:val="24"/>
          <w:szCs w:val="24"/>
        </w:rPr>
        <w:t>. Detik.Com. https://www.liputan6.com/news/read/2830415/jhoni-allen-beberkan-landasan-hukum-klb-demokrat-di-deli-serdang</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Rahardjo, M. (2017). </w:t>
      </w:r>
      <w:r w:rsidRPr="00A25B5C">
        <w:rPr>
          <w:rFonts w:ascii="Times New Roman" w:hAnsi="Times New Roman" w:cs="Times New Roman"/>
          <w:i/>
          <w:iCs/>
          <w:noProof/>
          <w:sz w:val="24"/>
          <w:szCs w:val="24"/>
        </w:rPr>
        <w:t>Studi Kasus Dalam Penelitian Kualitatif : Konsep dan Prosedurnya</w:t>
      </w:r>
      <w:r w:rsidRPr="00A25B5C">
        <w:rPr>
          <w:rFonts w:ascii="Times New Roman" w:hAnsi="Times New Roman" w:cs="Times New Roman"/>
          <w:noProof/>
          <w:sz w:val="24"/>
          <w:szCs w:val="24"/>
        </w:rPr>
        <w:t>. 1–15.</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Rakhmatulloh. (2021). </w:t>
      </w:r>
      <w:r w:rsidRPr="00A25B5C">
        <w:rPr>
          <w:rFonts w:ascii="Times New Roman" w:hAnsi="Times New Roman" w:cs="Times New Roman"/>
          <w:i/>
          <w:iCs/>
          <w:noProof/>
          <w:sz w:val="24"/>
          <w:szCs w:val="24"/>
        </w:rPr>
        <w:t>Pernyataan SBY Dinilai Klarifikasi “Blunder AHY” yang Catut Nama Jokowi</w:t>
      </w:r>
      <w:r w:rsidRPr="00A25B5C">
        <w:rPr>
          <w:rFonts w:ascii="Times New Roman" w:hAnsi="Times New Roman" w:cs="Times New Roman"/>
          <w:noProof/>
          <w:sz w:val="24"/>
          <w:szCs w:val="24"/>
        </w:rPr>
        <w:t>. Nasional.Sindonews.Com. https://nasional.sindonews.com/read/349318/12/pernyataan-sby-dinilai-klarifikasi-blunder-ahy-yang-catut-nama-jokowi-1614484941</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Romadhon, V. (2021). </w:t>
      </w:r>
      <w:r w:rsidRPr="00A25B5C">
        <w:rPr>
          <w:rFonts w:ascii="Times New Roman" w:hAnsi="Times New Roman" w:cs="Times New Roman"/>
          <w:i/>
          <w:iCs/>
          <w:noProof/>
          <w:sz w:val="24"/>
          <w:szCs w:val="24"/>
        </w:rPr>
        <w:t>PDIP Purbalingga Dukung Puan Maharani Maju Capres 2024</w:t>
      </w:r>
      <w:r w:rsidRPr="00A25B5C">
        <w:rPr>
          <w:rFonts w:ascii="Times New Roman" w:hAnsi="Times New Roman" w:cs="Times New Roman"/>
          <w:noProof/>
          <w:sz w:val="24"/>
          <w:szCs w:val="24"/>
        </w:rPr>
        <w:t>. Detik.Com. https://news.detik.com/berita-jawa-tengah/d-5599615/pdip-purbalingga-dukung-puan-maharani-maju-capres-202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Sudrajat. (2018). </w:t>
      </w:r>
      <w:r w:rsidRPr="00A25B5C">
        <w:rPr>
          <w:rFonts w:ascii="Times New Roman" w:hAnsi="Times New Roman" w:cs="Times New Roman"/>
          <w:i/>
          <w:iCs/>
          <w:noProof/>
          <w:sz w:val="24"/>
          <w:szCs w:val="24"/>
        </w:rPr>
        <w:t>Kekalahan PDIP, Antara Politik Dinasti dan Skandal Korupsi</w:t>
      </w:r>
      <w:r w:rsidRPr="00A25B5C">
        <w:rPr>
          <w:rFonts w:ascii="Times New Roman" w:hAnsi="Times New Roman" w:cs="Times New Roman"/>
          <w:noProof/>
          <w:sz w:val="24"/>
          <w:szCs w:val="24"/>
        </w:rPr>
        <w:t>. Detik.Com. https://news.detik.com/berita/d-4088069/kekalahan-pdip-antara-politik-dinasti-dan-skandal-korupsi</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Suharsih. (2021). </w:t>
      </w:r>
      <w:r w:rsidRPr="00A25B5C">
        <w:rPr>
          <w:rFonts w:ascii="Times New Roman" w:hAnsi="Times New Roman" w:cs="Times New Roman"/>
          <w:i/>
          <w:iCs/>
          <w:noProof/>
          <w:sz w:val="24"/>
          <w:szCs w:val="24"/>
        </w:rPr>
        <w:t>Ketua DPC PDIP Solo Rudy Sebut Tidak Pas Ganjar Tak Diundang Acara Puan Di Semarang</w:t>
      </w:r>
      <w:r w:rsidRPr="00A25B5C">
        <w:rPr>
          <w:rFonts w:ascii="Times New Roman" w:hAnsi="Times New Roman" w:cs="Times New Roman"/>
          <w:noProof/>
          <w:sz w:val="24"/>
          <w:szCs w:val="24"/>
        </w:rPr>
        <w:t>. Solopos.Com. https://www.solopos.com/ketua-dpc-pdip-solo-rudy-sebut-tidak-pas-ganjar-tak-diundang-acara-puan-di-semarang-1127160</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Sukoyo, Y. (2021). </w:t>
      </w:r>
      <w:r w:rsidRPr="00A25B5C">
        <w:rPr>
          <w:rFonts w:ascii="Times New Roman" w:hAnsi="Times New Roman" w:cs="Times New Roman"/>
          <w:i/>
          <w:iCs/>
          <w:noProof/>
          <w:sz w:val="24"/>
          <w:szCs w:val="24"/>
        </w:rPr>
        <w:t>LP3ES: KLB Demokrat Refleksi dari Kemunduran Demokrasi</w:t>
      </w:r>
      <w:r w:rsidRPr="00A25B5C">
        <w:rPr>
          <w:rFonts w:ascii="Times New Roman" w:hAnsi="Times New Roman" w:cs="Times New Roman"/>
          <w:noProof/>
          <w:sz w:val="24"/>
          <w:szCs w:val="24"/>
        </w:rPr>
        <w:t>. Beritasatu.Com. https://www.beritasatu.com/politik/755711/lp3es-klb-demokrat-refleksi-dari-kemunduran-demokrasi</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Tambak, R. (2021). </w:t>
      </w:r>
      <w:r w:rsidRPr="00A25B5C">
        <w:rPr>
          <w:rFonts w:ascii="Times New Roman" w:hAnsi="Times New Roman" w:cs="Times New Roman"/>
          <w:i/>
          <w:iCs/>
          <w:noProof/>
          <w:sz w:val="24"/>
          <w:szCs w:val="24"/>
        </w:rPr>
        <w:t>Bukan Pengendali Partai, Ganjar Dan Sandi Bernasib Sama Di Pilpres 2024</w:t>
      </w:r>
      <w:r w:rsidRPr="00A25B5C">
        <w:rPr>
          <w:rFonts w:ascii="Times New Roman" w:hAnsi="Times New Roman" w:cs="Times New Roman"/>
          <w:noProof/>
          <w:sz w:val="24"/>
          <w:szCs w:val="24"/>
        </w:rPr>
        <w:t>. Kantor Berita Politik RMOL.ID Rakyat Merdeka. https://rmol.id/read/2021/06/01/490272/bukan-pengendali-partai-ganjar-dan-sandi-bernasib-sama-di-pilpres-2024</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tribunnews.com. (2021). </w:t>
      </w:r>
      <w:r w:rsidRPr="00A25B5C">
        <w:rPr>
          <w:rFonts w:ascii="Times New Roman" w:hAnsi="Times New Roman" w:cs="Times New Roman"/>
          <w:i/>
          <w:iCs/>
          <w:noProof/>
          <w:sz w:val="24"/>
          <w:szCs w:val="24"/>
        </w:rPr>
        <w:t>Ganjar Sengaja Tak Diundang Acara Puan, Bambang Pacul: Sudah Dikasih Kode, Malah Tambah Kebablasan</w:t>
      </w:r>
      <w:r w:rsidRPr="00A25B5C">
        <w:rPr>
          <w:rFonts w:ascii="Times New Roman" w:hAnsi="Times New Roman" w:cs="Times New Roman"/>
          <w:noProof/>
          <w:sz w:val="24"/>
          <w:szCs w:val="24"/>
        </w:rPr>
        <w:t>. Tribunnews.Com. https://www.tribunnews.com/nasional/2021/05/23/ganjar-sengaja-tak-diundang-acara-puan-</w:t>
      </w:r>
      <w:r w:rsidRPr="00A25B5C">
        <w:rPr>
          <w:rFonts w:ascii="Times New Roman" w:hAnsi="Times New Roman" w:cs="Times New Roman"/>
          <w:noProof/>
          <w:sz w:val="24"/>
          <w:szCs w:val="24"/>
        </w:rPr>
        <w:lastRenderedPageBreak/>
        <w:t>bambang-pacul-sudah-dikasih-kode-malah-tambah-kebablasan</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Umam, C. (2021). </w:t>
      </w:r>
      <w:r w:rsidRPr="00A25B5C">
        <w:rPr>
          <w:rFonts w:ascii="Times New Roman" w:hAnsi="Times New Roman" w:cs="Times New Roman"/>
          <w:i/>
          <w:iCs/>
          <w:noProof/>
          <w:sz w:val="24"/>
          <w:szCs w:val="24"/>
        </w:rPr>
        <w:t>Bambang Wuryanto Ungkap Jasa Puan Maharani Hantarkan Ganjar Pranowo Menang Pilgub Jateng 2013</w:t>
      </w:r>
      <w:r w:rsidRPr="00A25B5C">
        <w:rPr>
          <w:rFonts w:ascii="Times New Roman" w:hAnsi="Times New Roman" w:cs="Times New Roman"/>
          <w:noProof/>
          <w:sz w:val="24"/>
          <w:szCs w:val="24"/>
        </w:rPr>
        <w:t>. Tribunnews.Com. https://www.tribunnews.com/nasional/2021/05/25/bambang-wuryanto-ungkap-jasa-puan-maharani-hantarkan-ganjar-pranowo-menang-pilgub-jateng-2013</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UWA. (2021). </w:t>
      </w:r>
      <w:r w:rsidRPr="00A25B5C">
        <w:rPr>
          <w:rFonts w:ascii="Times New Roman" w:hAnsi="Times New Roman" w:cs="Times New Roman"/>
          <w:i/>
          <w:iCs/>
          <w:noProof/>
          <w:sz w:val="24"/>
          <w:szCs w:val="24"/>
        </w:rPr>
        <w:t>Surati Jokowi, AHY Disebut Blunder</w:t>
      </w:r>
      <w:r w:rsidRPr="00A25B5C">
        <w:rPr>
          <w:rFonts w:ascii="Times New Roman" w:hAnsi="Times New Roman" w:cs="Times New Roman"/>
          <w:noProof/>
          <w:sz w:val="24"/>
          <w:szCs w:val="24"/>
        </w:rPr>
        <w:t>. Medcom.Id. https://www.medcom.id/nasional/politik/0kp48Mnk-surati-jokowi-ahy-disebut-blunder</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Wakik, A. K. (2021). </w:t>
      </w:r>
      <w:r w:rsidRPr="00A25B5C">
        <w:rPr>
          <w:rFonts w:ascii="Times New Roman" w:hAnsi="Times New Roman" w:cs="Times New Roman"/>
          <w:i/>
          <w:iCs/>
          <w:noProof/>
          <w:sz w:val="24"/>
          <w:szCs w:val="24"/>
        </w:rPr>
        <w:t>Bukan Terbelah, Tiga Faksi Di PDIP Justru Strategi Seperti Melempar Jala</w:t>
      </w:r>
      <w:r w:rsidRPr="00A25B5C">
        <w:rPr>
          <w:rFonts w:ascii="Times New Roman" w:hAnsi="Times New Roman" w:cs="Times New Roman"/>
          <w:noProof/>
          <w:sz w:val="24"/>
          <w:szCs w:val="24"/>
        </w:rPr>
        <w:t>. Kantor Berita Politik RMOL.ID Rakyat Merdeka. https://politik.rmol.id/read/2021/06/29/494245/bukan-terbelah-tiga-faksi-di-pdip-justru-strategi-seperti-melempar-jala</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25B5C">
        <w:rPr>
          <w:rFonts w:ascii="Times New Roman" w:hAnsi="Times New Roman" w:cs="Times New Roman"/>
          <w:noProof/>
          <w:sz w:val="24"/>
          <w:szCs w:val="24"/>
        </w:rPr>
        <w:t xml:space="preserve">Wardani, A. S. (2017). </w:t>
      </w:r>
      <w:r w:rsidRPr="00A25B5C">
        <w:rPr>
          <w:rFonts w:ascii="Times New Roman" w:hAnsi="Times New Roman" w:cs="Times New Roman"/>
          <w:i/>
          <w:iCs/>
          <w:noProof/>
          <w:sz w:val="24"/>
          <w:szCs w:val="24"/>
        </w:rPr>
        <w:t>Bak Selebritas, Ini 5 Kepala Daerah Terpopuler di Instagram</w:t>
      </w:r>
      <w:r w:rsidRPr="00A25B5C">
        <w:rPr>
          <w:rFonts w:ascii="Times New Roman" w:hAnsi="Times New Roman" w:cs="Times New Roman"/>
          <w:noProof/>
          <w:sz w:val="24"/>
          <w:szCs w:val="24"/>
        </w:rPr>
        <w:t>. Liputan6.Com. https://www.liputan6.com/tekno/read/3018772/bak-selebritas-ini-5-kepala-daerah-terpopuler-di-instagram</w:t>
      </w:r>
    </w:p>
    <w:p w:rsidR="004A1867" w:rsidRPr="00A25B5C" w:rsidRDefault="004A1867" w:rsidP="008F3FA3">
      <w:pPr>
        <w:widowControl w:val="0"/>
        <w:autoSpaceDE w:val="0"/>
        <w:autoSpaceDN w:val="0"/>
        <w:adjustRightInd w:val="0"/>
        <w:spacing w:after="0" w:line="240" w:lineRule="auto"/>
        <w:ind w:left="480" w:hanging="480"/>
        <w:rPr>
          <w:rFonts w:ascii="Times New Roman" w:hAnsi="Times New Roman" w:cs="Times New Roman"/>
          <w:noProof/>
          <w:sz w:val="24"/>
        </w:rPr>
      </w:pPr>
      <w:r w:rsidRPr="00A25B5C">
        <w:rPr>
          <w:rFonts w:ascii="Times New Roman" w:hAnsi="Times New Roman" w:cs="Times New Roman"/>
          <w:noProof/>
          <w:sz w:val="24"/>
          <w:szCs w:val="24"/>
        </w:rPr>
        <w:t xml:space="preserve">Zariski, R. (1960). Party Factions and Comparative Politics : Some Preliminary Observations. </w:t>
      </w:r>
      <w:r w:rsidRPr="00A25B5C">
        <w:rPr>
          <w:rFonts w:ascii="Times New Roman" w:hAnsi="Times New Roman" w:cs="Times New Roman"/>
          <w:i/>
          <w:iCs/>
          <w:noProof/>
          <w:sz w:val="24"/>
          <w:szCs w:val="24"/>
        </w:rPr>
        <w:t>Midwest Political Science Association</w:t>
      </w:r>
      <w:r w:rsidRPr="00A25B5C">
        <w:rPr>
          <w:rFonts w:ascii="Times New Roman" w:hAnsi="Times New Roman" w:cs="Times New Roman"/>
          <w:noProof/>
          <w:sz w:val="24"/>
          <w:szCs w:val="24"/>
        </w:rPr>
        <w:t xml:space="preserve">, </w:t>
      </w:r>
      <w:r w:rsidRPr="00A25B5C">
        <w:rPr>
          <w:rFonts w:ascii="Times New Roman" w:hAnsi="Times New Roman" w:cs="Times New Roman"/>
          <w:i/>
          <w:iCs/>
          <w:noProof/>
          <w:sz w:val="24"/>
          <w:szCs w:val="24"/>
        </w:rPr>
        <w:t>4</w:t>
      </w:r>
      <w:r w:rsidRPr="00A25B5C">
        <w:rPr>
          <w:rFonts w:ascii="Times New Roman" w:hAnsi="Times New Roman" w:cs="Times New Roman"/>
          <w:noProof/>
          <w:sz w:val="24"/>
          <w:szCs w:val="24"/>
        </w:rPr>
        <w:t>(1), 27–51.</w:t>
      </w:r>
    </w:p>
    <w:p w:rsidR="004A1867" w:rsidRPr="00B816F8" w:rsidRDefault="004A1867" w:rsidP="008F3FA3">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4A1867" w:rsidRDefault="004A1867" w:rsidP="008F3FA3">
      <w:pPr>
        <w:spacing w:after="0" w:line="240" w:lineRule="auto"/>
        <w:sectPr w:rsidR="004A1867" w:rsidSect="00431692">
          <w:type w:val="continuous"/>
          <w:pgSz w:w="12240" w:h="15840"/>
          <w:pgMar w:top="1440" w:right="1440" w:bottom="1440" w:left="1440" w:header="720" w:footer="720" w:gutter="0"/>
          <w:cols w:space="720"/>
          <w:docGrid w:linePitch="360"/>
        </w:sectPr>
      </w:pPr>
    </w:p>
    <w:p w:rsidR="004A1867" w:rsidRDefault="004A1867" w:rsidP="008F3FA3">
      <w:pPr>
        <w:spacing w:after="0" w:line="240" w:lineRule="auto"/>
      </w:pPr>
    </w:p>
    <w:p w:rsidR="00467E4E" w:rsidRDefault="00467E4E" w:rsidP="008F3FA3">
      <w:pPr>
        <w:spacing w:after="0" w:line="240" w:lineRule="auto"/>
      </w:pPr>
    </w:p>
    <w:sectPr w:rsidR="00467E4E" w:rsidSect="004D76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6C4A" w:rsidRDefault="00576C4A" w:rsidP="008F3FA3">
      <w:pPr>
        <w:spacing w:after="0" w:line="240" w:lineRule="auto"/>
      </w:pPr>
      <w:r>
        <w:separator/>
      </w:r>
    </w:p>
  </w:endnote>
  <w:endnote w:type="continuationSeparator" w:id="0">
    <w:p w:rsidR="00576C4A" w:rsidRDefault="00576C4A" w:rsidP="008F3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6C4A" w:rsidRDefault="00576C4A" w:rsidP="008F3FA3">
      <w:pPr>
        <w:spacing w:after="0" w:line="240" w:lineRule="auto"/>
      </w:pPr>
      <w:r>
        <w:separator/>
      </w:r>
    </w:p>
  </w:footnote>
  <w:footnote w:type="continuationSeparator" w:id="0">
    <w:p w:rsidR="00576C4A" w:rsidRDefault="00576C4A" w:rsidP="008F3F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867"/>
    <w:rsid w:val="000B00D6"/>
    <w:rsid w:val="00142403"/>
    <w:rsid w:val="00467E4E"/>
    <w:rsid w:val="004A1867"/>
    <w:rsid w:val="00576C4A"/>
    <w:rsid w:val="007230C3"/>
    <w:rsid w:val="0081478B"/>
    <w:rsid w:val="008F3FA3"/>
    <w:rsid w:val="009F783E"/>
    <w:rsid w:val="00FF77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EA87F5-DE85-4470-9E3D-F753058F7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18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1867"/>
    <w:pPr>
      <w:ind w:left="720"/>
      <w:contextualSpacing/>
    </w:pPr>
  </w:style>
  <w:style w:type="paragraph" w:styleId="FootnoteText">
    <w:name w:val="footnote text"/>
    <w:basedOn w:val="Normal"/>
    <w:link w:val="FootnoteTextChar"/>
    <w:uiPriority w:val="99"/>
    <w:semiHidden/>
    <w:unhideWhenUsed/>
    <w:rsid w:val="008F3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3FA3"/>
    <w:rPr>
      <w:sz w:val="20"/>
      <w:szCs w:val="20"/>
    </w:rPr>
  </w:style>
  <w:style w:type="character" w:styleId="FootnoteReference">
    <w:name w:val="footnote reference"/>
    <w:basedOn w:val="DefaultParagraphFont"/>
    <w:uiPriority w:val="99"/>
    <w:semiHidden/>
    <w:unhideWhenUsed/>
    <w:rsid w:val="008F3FA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97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4227C-5261-4F91-BE49-858B11B2B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7</Pages>
  <Words>17885</Words>
  <Characters>10194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dcterms:created xsi:type="dcterms:W3CDTF">2021-07-05T05:14:00Z</dcterms:created>
  <dcterms:modified xsi:type="dcterms:W3CDTF">2021-07-05T07:26:00Z</dcterms:modified>
</cp:coreProperties>
</file>